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9AB13F" w14:textId="0B0234EB" w:rsidR="00AC4F3D" w:rsidRPr="00B8752D" w:rsidRDefault="00D11936">
      <w:pPr>
        <w:rPr>
          <w:szCs w:val="24"/>
        </w:rPr>
      </w:pPr>
      <w:r w:rsidRPr="00B8752D">
        <w:rPr>
          <w:b/>
          <w:szCs w:val="24"/>
        </w:rPr>
        <w:t>Supplemental Table 1</w:t>
      </w:r>
      <w:r w:rsidRPr="00B8752D">
        <w:rPr>
          <w:szCs w:val="24"/>
        </w:rPr>
        <w:t xml:space="preserve">: Landscape of medical cannabis laws related to telehealth </w:t>
      </w:r>
      <w:r w:rsidR="00D0566B" w:rsidRPr="00B8752D">
        <w:rPr>
          <w:szCs w:val="24"/>
        </w:rPr>
        <w:t>access</w:t>
      </w:r>
    </w:p>
    <w:p w14:paraId="578EBDA3" w14:textId="77777777" w:rsidR="00AC4F3D" w:rsidRDefault="00AC4F3D">
      <w:bookmarkStart w:id="0" w:name="_GoBack"/>
      <w:bookmarkEnd w:id="0"/>
    </w:p>
    <w:tbl>
      <w:tblPr>
        <w:tblStyle w:val="a"/>
        <w:tblW w:w="954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620"/>
        <w:gridCol w:w="2640"/>
        <w:gridCol w:w="2640"/>
        <w:gridCol w:w="2640"/>
      </w:tblGrid>
      <w:tr w:rsidR="00B8752D" w:rsidRPr="00B8752D" w14:paraId="185742DD" w14:textId="77777777" w:rsidTr="00B8752D">
        <w:trPr>
          <w:trHeight w:val="769"/>
        </w:trPr>
        <w:tc>
          <w:tcPr>
            <w:tcW w:w="162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0E0ACE" w14:textId="77777777" w:rsidR="00AC4F3D" w:rsidRPr="00B8752D" w:rsidRDefault="00D11936">
            <w:pPr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>State</w:t>
            </w:r>
          </w:p>
        </w:tc>
        <w:tc>
          <w:tcPr>
            <w:tcW w:w="264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C14C97" w14:textId="3591711E" w:rsidR="00AC4F3D" w:rsidRPr="00B8752D" w:rsidRDefault="00D11936">
            <w:pPr>
              <w:jc w:val="center"/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 xml:space="preserve">Currently open to Telehealth </w:t>
            </w:r>
            <w:r w:rsidR="00D0566B" w:rsidRPr="00B8752D">
              <w:rPr>
                <w:b/>
                <w:sz w:val="20"/>
                <w:szCs w:val="20"/>
              </w:rPr>
              <w:t xml:space="preserve">Medical Card </w:t>
            </w:r>
            <w:r w:rsidRPr="00B8752D">
              <w:rPr>
                <w:b/>
                <w:sz w:val="20"/>
                <w:szCs w:val="20"/>
              </w:rPr>
              <w:t>Registrations and Renewals</w:t>
            </w:r>
          </w:p>
        </w:tc>
        <w:tc>
          <w:tcPr>
            <w:tcW w:w="264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A408D5" w14:textId="791B3787" w:rsidR="00AC4F3D" w:rsidRPr="00B8752D" w:rsidRDefault="00D11936">
            <w:pPr>
              <w:jc w:val="center"/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>Currently Open to only Telehealth</w:t>
            </w:r>
            <w:r w:rsidR="00D0566B" w:rsidRPr="00B8752D">
              <w:rPr>
                <w:b/>
                <w:sz w:val="20"/>
                <w:szCs w:val="20"/>
              </w:rPr>
              <w:t xml:space="preserve"> Medical Card</w:t>
            </w:r>
            <w:r w:rsidRPr="00B8752D">
              <w:rPr>
                <w:b/>
                <w:sz w:val="20"/>
                <w:szCs w:val="20"/>
              </w:rPr>
              <w:t xml:space="preserve"> Renewals</w:t>
            </w:r>
          </w:p>
        </w:tc>
        <w:tc>
          <w:tcPr>
            <w:tcW w:w="264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F3B443" w14:textId="0D2BCEA3" w:rsidR="00AC4F3D" w:rsidRPr="00B8752D" w:rsidRDefault="00D11936" w:rsidP="00E045DD">
            <w:pPr>
              <w:jc w:val="center"/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>Closed to Telehealth</w:t>
            </w:r>
            <w:r w:rsidR="00D0566B" w:rsidRPr="00B8752D">
              <w:rPr>
                <w:b/>
                <w:sz w:val="20"/>
                <w:szCs w:val="20"/>
              </w:rPr>
              <w:t xml:space="preserve"> Medical Card</w:t>
            </w:r>
            <w:r w:rsidRPr="00B8752D">
              <w:rPr>
                <w:b/>
                <w:sz w:val="20"/>
                <w:szCs w:val="20"/>
              </w:rPr>
              <w:t xml:space="preserve"> </w:t>
            </w:r>
            <w:r w:rsidR="00E045DD" w:rsidRPr="00B8752D">
              <w:rPr>
                <w:b/>
                <w:sz w:val="20"/>
                <w:szCs w:val="20"/>
              </w:rPr>
              <w:t>Registrations</w:t>
            </w:r>
            <w:r w:rsidRPr="00B8752D">
              <w:rPr>
                <w:b/>
                <w:sz w:val="20"/>
                <w:szCs w:val="20"/>
              </w:rPr>
              <w:t xml:space="preserve"> </w:t>
            </w:r>
          </w:p>
        </w:tc>
      </w:tr>
      <w:tr w:rsidR="00B8752D" w:rsidRPr="00B8752D" w14:paraId="2813013C" w14:textId="77777777" w:rsidTr="00B8752D">
        <w:trPr>
          <w:trHeight w:val="144"/>
        </w:trPr>
        <w:tc>
          <w:tcPr>
            <w:tcW w:w="162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ACC790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Arkansas</w:t>
            </w:r>
          </w:p>
        </w:tc>
        <w:tc>
          <w:tcPr>
            <w:tcW w:w="264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70D0C2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05561A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 (Effective 5/24/2023)</w:t>
            </w:r>
          </w:p>
        </w:tc>
        <w:tc>
          <w:tcPr>
            <w:tcW w:w="264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C5030E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7E4F2A07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2329C5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Californi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0655A3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103DC8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1F0D5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34C87C5B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0C3891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Colorado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E2ED6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BAD41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66AB5B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59B92979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576EAD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Connecticut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3D9E7D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F611BA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12F121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02D1B467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78E06C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Delaware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46646D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879797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CF6E91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67C8E514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02937B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Florid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E0BB2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781C50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 (Effective 5/4/2023)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E2E070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6A16999F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09198B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Georgi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25A4D6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31A08D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E90FF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0BF0765D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10649F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Illinois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F0E4E8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8A5427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CB225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1734AC32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F987B5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Iow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D7F964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87503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1D899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36E81552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BEA612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Kentucky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F5EB4F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512FA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9F1B54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455E9DF3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86C049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Louisian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8B6DA9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FACEA1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D5BA72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36332216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DE5AE7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aine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5231C6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4C5B4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57D27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2838CF4E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AF7890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aryland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B10C99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3D0CB8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1DBF17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32F64764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759B76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assachusetts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D9B338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BD2B6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371A3C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5D3FFDB6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1D87C5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chigan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0EE4C22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EB9DB4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0DC4B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0DDD9D4B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F52487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nnesot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874116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D8AE27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9DDAB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7E717519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E7F9CD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ssouri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66DFC0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A29E05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94F46B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1E8438B0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A6442E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ontan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927B8B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9A4D61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973976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2E5C7ED7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7F8317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vad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D4EA51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2DDA8D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2624C0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2B7B1DAA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7AD493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w Hampshire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39D667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E326CE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*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546A3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31D63330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2DD568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w Jersey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60B7AB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73007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E6FF1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061C01F6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7673A3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w Mexico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3ED45C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65A457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5E7786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4CAE7C6C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83E945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w York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98F108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638837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6D6452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44B9AB11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E824E2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Ohio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DBD049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D266B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BB97C1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64701E00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E49101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Oklahom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9BA76F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731F85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8D151E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313973B2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3BDABD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Oregon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435E59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87666E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716B9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58EB6754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184677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Pennsylvani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53EBB1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85C26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811410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1F96AFFA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E7E039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Rhode Island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91DB5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97D938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74F98F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 (Effective 5/16/2022)</w:t>
            </w:r>
          </w:p>
        </w:tc>
      </w:tr>
      <w:tr w:rsidR="00B8752D" w:rsidRPr="00B8752D" w14:paraId="6A1736CA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E9D92B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Texas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3D2E2D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212906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2F9942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4B6D5D7C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9DDDF8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Utah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592CDE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1AF5D9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565E52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 (Effective 11/17/2023)</w:t>
            </w:r>
          </w:p>
        </w:tc>
      </w:tr>
      <w:tr w:rsidR="00B8752D" w:rsidRPr="00B8752D" w14:paraId="51E77D22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A834E4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Virginia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01D64E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87797A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4C2300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672E33A7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B85BCA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lastRenderedPageBreak/>
              <w:t>Washington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A63771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A9A278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*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CACD2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1C47C14C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80749E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Washington D.C.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06C144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312EE3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E0847F" w14:textId="77777777" w:rsidR="00AC4F3D" w:rsidRPr="00B8752D" w:rsidRDefault="00AC4F3D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</w:tr>
      <w:tr w:rsidR="00B8752D" w:rsidRPr="00B8752D" w14:paraId="28AC8346" w14:textId="77777777" w:rsidTr="00B8752D">
        <w:trPr>
          <w:trHeight w:val="144"/>
        </w:trPr>
        <w:tc>
          <w:tcPr>
            <w:tcW w:w="162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CF4D31" w14:textId="77777777" w:rsidR="00AC4F3D" w:rsidRPr="00B8752D" w:rsidRDefault="00D11936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West Virginia</w:t>
            </w:r>
          </w:p>
        </w:tc>
        <w:tc>
          <w:tcPr>
            <w:tcW w:w="264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D0F657" w14:textId="77777777" w:rsidR="00AC4F3D" w:rsidRPr="00B8752D" w:rsidRDefault="00D11936" w:rsidP="00B8752D">
            <w:pPr>
              <w:spacing w:line="240" w:lineRule="auto"/>
              <w:contextualSpacing/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X</w:t>
            </w:r>
          </w:p>
        </w:tc>
        <w:tc>
          <w:tcPr>
            <w:tcW w:w="264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874186" w14:textId="77777777" w:rsidR="00AC4F3D" w:rsidRPr="00B8752D" w:rsidRDefault="00AC4F3D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264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E963F5" w14:textId="77777777" w:rsidR="00AC4F3D" w:rsidRPr="00B8752D" w:rsidRDefault="00AC4F3D" w:rsidP="00B8752D">
            <w:pPr>
              <w:spacing w:line="240" w:lineRule="auto"/>
              <w:contextualSpacing/>
              <w:rPr>
                <w:sz w:val="20"/>
                <w:szCs w:val="20"/>
              </w:rPr>
            </w:pPr>
          </w:p>
        </w:tc>
      </w:tr>
      <w:tr w:rsidR="00AC4F3D" w:rsidRPr="00B8752D" w14:paraId="70F67222" w14:textId="77777777" w:rsidTr="00B8752D">
        <w:trPr>
          <w:trHeight w:val="415"/>
        </w:trPr>
        <w:tc>
          <w:tcPr>
            <w:tcW w:w="9540" w:type="dxa"/>
            <w:gridSpan w:val="4"/>
            <w:tcBorders>
              <w:top w:val="double" w:sz="4" w:space="0" w:color="auto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34E307" w14:textId="77777777" w:rsidR="00AC4F3D" w:rsidRPr="00B8752D" w:rsidRDefault="00D11936">
            <w:pPr>
              <w:rPr>
                <w:sz w:val="16"/>
                <w:szCs w:val="16"/>
              </w:rPr>
            </w:pPr>
            <w:r w:rsidRPr="00B8752D">
              <w:rPr>
                <w:b/>
                <w:sz w:val="16"/>
                <w:szCs w:val="16"/>
              </w:rPr>
              <w:t>Note</w:t>
            </w:r>
            <w:r w:rsidRPr="00B8752D">
              <w:rPr>
                <w:sz w:val="16"/>
                <w:szCs w:val="16"/>
              </w:rPr>
              <w:t>: *States only ever open to renewals only, application must be submitted in hard copy.</w:t>
            </w:r>
          </w:p>
        </w:tc>
      </w:tr>
    </w:tbl>
    <w:p w14:paraId="39858673" w14:textId="77777777" w:rsidR="00AC4F3D" w:rsidRDefault="00AC4F3D"/>
    <w:p w14:paraId="5283CC9B" w14:textId="77777777" w:rsidR="00AC4F3D" w:rsidRDefault="00AC4F3D">
      <w:pPr>
        <w:rPr>
          <w:b/>
        </w:rPr>
      </w:pPr>
    </w:p>
    <w:p w14:paraId="254D468E" w14:textId="1E4DB7E5" w:rsidR="00AC4F3D" w:rsidRDefault="00AC4F3D">
      <w:pPr>
        <w:rPr>
          <w:b/>
        </w:rPr>
      </w:pPr>
    </w:p>
    <w:p w14:paraId="26949181" w14:textId="2C9EB604" w:rsidR="0093270C" w:rsidRDefault="0093270C">
      <w:pPr>
        <w:rPr>
          <w:b/>
        </w:rPr>
      </w:pPr>
    </w:p>
    <w:p w14:paraId="5FB97B1D" w14:textId="69B4E232" w:rsidR="0093270C" w:rsidRDefault="0093270C">
      <w:pPr>
        <w:rPr>
          <w:b/>
        </w:rPr>
      </w:pPr>
    </w:p>
    <w:p w14:paraId="5B56901F" w14:textId="22E3EE0C" w:rsidR="0093270C" w:rsidRDefault="0093270C">
      <w:pPr>
        <w:rPr>
          <w:b/>
        </w:rPr>
      </w:pPr>
    </w:p>
    <w:p w14:paraId="1D3014B5" w14:textId="58972F21" w:rsidR="0093270C" w:rsidRDefault="0093270C">
      <w:pPr>
        <w:rPr>
          <w:b/>
        </w:rPr>
      </w:pPr>
    </w:p>
    <w:p w14:paraId="3AF7FADA" w14:textId="565F4C52" w:rsidR="0093270C" w:rsidRDefault="0093270C">
      <w:pPr>
        <w:rPr>
          <w:b/>
        </w:rPr>
      </w:pPr>
    </w:p>
    <w:p w14:paraId="20FFB870" w14:textId="0D536194" w:rsidR="0093270C" w:rsidRDefault="0093270C">
      <w:pPr>
        <w:rPr>
          <w:b/>
        </w:rPr>
      </w:pPr>
    </w:p>
    <w:p w14:paraId="52D329C8" w14:textId="09F6AE48" w:rsidR="0093270C" w:rsidRDefault="0093270C">
      <w:pPr>
        <w:rPr>
          <w:b/>
        </w:rPr>
      </w:pPr>
    </w:p>
    <w:p w14:paraId="5788C4B7" w14:textId="34EF820A" w:rsidR="0093270C" w:rsidRDefault="0093270C">
      <w:pPr>
        <w:rPr>
          <w:b/>
        </w:rPr>
      </w:pPr>
    </w:p>
    <w:p w14:paraId="635C8023" w14:textId="6EACBBFE" w:rsidR="0093270C" w:rsidRDefault="0093270C">
      <w:pPr>
        <w:rPr>
          <w:b/>
        </w:rPr>
      </w:pPr>
    </w:p>
    <w:p w14:paraId="73B4F415" w14:textId="0004D0BB" w:rsidR="0093270C" w:rsidRDefault="0093270C">
      <w:pPr>
        <w:rPr>
          <w:b/>
        </w:rPr>
      </w:pPr>
    </w:p>
    <w:p w14:paraId="53C8363A" w14:textId="42D533ED" w:rsidR="0093270C" w:rsidRDefault="0093270C">
      <w:pPr>
        <w:rPr>
          <w:b/>
        </w:rPr>
      </w:pPr>
    </w:p>
    <w:p w14:paraId="0835DF2C" w14:textId="15BF46D2" w:rsidR="0093270C" w:rsidRDefault="0093270C">
      <w:pPr>
        <w:rPr>
          <w:b/>
        </w:rPr>
      </w:pPr>
    </w:p>
    <w:p w14:paraId="660CA3BA" w14:textId="0DF214AE" w:rsidR="0093270C" w:rsidRDefault="0093270C">
      <w:pPr>
        <w:rPr>
          <w:b/>
        </w:rPr>
      </w:pPr>
    </w:p>
    <w:p w14:paraId="1B0FFF3A" w14:textId="4FBF0765" w:rsidR="0093270C" w:rsidRDefault="0093270C">
      <w:pPr>
        <w:rPr>
          <w:b/>
        </w:rPr>
      </w:pPr>
    </w:p>
    <w:p w14:paraId="6E8B97CA" w14:textId="7C4B0203" w:rsidR="0093270C" w:rsidRDefault="0093270C">
      <w:pPr>
        <w:rPr>
          <w:b/>
        </w:rPr>
      </w:pPr>
    </w:p>
    <w:p w14:paraId="64992101" w14:textId="6193FD33" w:rsidR="0093270C" w:rsidRDefault="0093270C">
      <w:pPr>
        <w:rPr>
          <w:b/>
        </w:rPr>
      </w:pPr>
    </w:p>
    <w:p w14:paraId="05658591" w14:textId="22C1BEB4" w:rsidR="0093270C" w:rsidRDefault="0093270C">
      <w:pPr>
        <w:rPr>
          <w:b/>
        </w:rPr>
      </w:pPr>
    </w:p>
    <w:p w14:paraId="7DBDCD9D" w14:textId="77777777" w:rsidR="0093270C" w:rsidRDefault="0093270C">
      <w:pPr>
        <w:rPr>
          <w:b/>
        </w:rPr>
      </w:pPr>
    </w:p>
    <w:p w14:paraId="58672227" w14:textId="77777777" w:rsidR="00B8752D" w:rsidRDefault="00B8752D">
      <w:pPr>
        <w:rPr>
          <w:b/>
        </w:rPr>
        <w:sectPr w:rsidR="00B8752D" w:rsidSect="00B8752D">
          <w:footerReference w:type="even" r:id="rId7"/>
          <w:footerReference w:type="default" r:id="rId8"/>
          <w:footerReference w:type="first" r:id="rId9"/>
          <w:footnotePr>
            <w:numFmt w:val="lowerLetter"/>
          </w:footnotePr>
          <w:type w:val="continuous"/>
          <w:pgSz w:w="12240" w:h="15840"/>
          <w:pgMar w:top="1440" w:right="1440" w:bottom="1440" w:left="1440" w:header="720" w:footer="720" w:gutter="0"/>
          <w:pgNumType w:start="1"/>
          <w:cols w:space="720"/>
          <w:docGrid w:linePitch="299"/>
        </w:sectPr>
      </w:pPr>
    </w:p>
    <w:p w14:paraId="12931605" w14:textId="186C750E" w:rsidR="00AC4F3D" w:rsidRPr="00B8752D" w:rsidRDefault="00D11936">
      <w:pPr>
        <w:rPr>
          <w:szCs w:val="24"/>
        </w:rPr>
      </w:pPr>
      <w:r w:rsidRPr="00B8752D">
        <w:rPr>
          <w:b/>
          <w:szCs w:val="24"/>
        </w:rPr>
        <w:lastRenderedPageBreak/>
        <w:t>Supplemental Table 2:</w:t>
      </w:r>
      <w:r w:rsidRPr="00B8752D">
        <w:rPr>
          <w:szCs w:val="24"/>
        </w:rPr>
        <w:t xml:space="preserve"> Frequencies and rates for medical cannabis patients by age stratification and state</w:t>
      </w:r>
      <w:r w:rsidR="00AA373E" w:rsidRPr="00B8752D">
        <w:rPr>
          <w:szCs w:val="24"/>
        </w:rPr>
        <w:t xml:space="preserve"> from the Leafwell Patient Database</w:t>
      </w:r>
      <w:r w:rsidRPr="00B8752D">
        <w:rPr>
          <w:szCs w:val="24"/>
        </w:rPr>
        <w:t xml:space="preserve">. Population estimates from </w:t>
      </w:r>
      <w:r w:rsidR="003315D4" w:rsidRPr="00B8752D">
        <w:rPr>
          <w:szCs w:val="24"/>
        </w:rPr>
        <w:t>Current Population Survey</w:t>
      </w:r>
    </w:p>
    <w:p w14:paraId="2FC088F9" w14:textId="77777777" w:rsidR="00AC4F3D" w:rsidRDefault="00AC4F3D"/>
    <w:tbl>
      <w:tblPr>
        <w:tblStyle w:val="a0"/>
        <w:tblW w:w="1215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186"/>
        <w:gridCol w:w="1660"/>
        <w:gridCol w:w="1661"/>
        <w:gridCol w:w="1661"/>
        <w:gridCol w:w="1660"/>
        <w:gridCol w:w="1661"/>
        <w:gridCol w:w="1661"/>
      </w:tblGrid>
      <w:tr w:rsidR="00AC4F3D" w14:paraId="4FEC81DF" w14:textId="77777777" w:rsidTr="00B8752D">
        <w:trPr>
          <w:trHeight w:val="144"/>
        </w:trPr>
        <w:tc>
          <w:tcPr>
            <w:tcW w:w="2186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53730E" w14:textId="77777777" w:rsidR="00AC4F3D" w:rsidRPr="00B8752D" w:rsidRDefault="00D11936">
            <w:pPr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>State</w:t>
            </w:r>
          </w:p>
        </w:tc>
        <w:tc>
          <w:tcPr>
            <w:tcW w:w="3321" w:type="dxa"/>
            <w:gridSpan w:val="2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719537" w14:textId="77777777" w:rsidR="00AC4F3D" w:rsidRPr="00B8752D" w:rsidRDefault="00D11936">
            <w:pPr>
              <w:jc w:val="center"/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>Counts</w:t>
            </w:r>
          </w:p>
        </w:tc>
        <w:tc>
          <w:tcPr>
            <w:tcW w:w="3321" w:type="dxa"/>
            <w:gridSpan w:val="2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760A24" w14:textId="77777777" w:rsidR="00AC4F3D" w:rsidRPr="00B8752D" w:rsidRDefault="00D11936">
            <w:pPr>
              <w:jc w:val="center"/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>Population Estimates</w:t>
            </w:r>
          </w:p>
        </w:tc>
        <w:tc>
          <w:tcPr>
            <w:tcW w:w="3322" w:type="dxa"/>
            <w:gridSpan w:val="2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6FD289" w14:textId="77777777" w:rsidR="00AC4F3D" w:rsidRPr="00B8752D" w:rsidRDefault="00D11936">
            <w:pPr>
              <w:jc w:val="center"/>
              <w:rPr>
                <w:b/>
                <w:sz w:val="20"/>
                <w:szCs w:val="20"/>
              </w:rPr>
            </w:pPr>
            <w:r w:rsidRPr="00B8752D">
              <w:rPr>
                <w:b/>
                <w:sz w:val="20"/>
                <w:szCs w:val="20"/>
              </w:rPr>
              <w:t>Rates per 100,000</w:t>
            </w:r>
          </w:p>
        </w:tc>
      </w:tr>
      <w:tr w:rsidR="00AC4F3D" w14:paraId="746B2B82" w14:textId="77777777" w:rsidTr="00B8752D">
        <w:trPr>
          <w:trHeight w:val="144"/>
        </w:trPr>
        <w:tc>
          <w:tcPr>
            <w:tcW w:w="2186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3F3961" w14:textId="77777777" w:rsidR="00AC4F3D" w:rsidRPr="00B8752D" w:rsidRDefault="00AC4F3D">
            <w:pPr>
              <w:rPr>
                <w:sz w:val="20"/>
                <w:szCs w:val="20"/>
              </w:rPr>
            </w:pPr>
          </w:p>
        </w:tc>
        <w:tc>
          <w:tcPr>
            <w:tcW w:w="16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89114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nor</w:t>
            </w:r>
          </w:p>
        </w:tc>
        <w:tc>
          <w:tcPr>
            <w:tcW w:w="1661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067F4B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Young Adults</w:t>
            </w:r>
          </w:p>
        </w:tc>
        <w:tc>
          <w:tcPr>
            <w:tcW w:w="16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23949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nor</w:t>
            </w:r>
          </w:p>
        </w:tc>
        <w:tc>
          <w:tcPr>
            <w:tcW w:w="16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08B16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Young Adults</w:t>
            </w:r>
          </w:p>
        </w:tc>
        <w:tc>
          <w:tcPr>
            <w:tcW w:w="16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8ADE5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nor</w:t>
            </w:r>
          </w:p>
        </w:tc>
        <w:tc>
          <w:tcPr>
            <w:tcW w:w="166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80773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Young Adults</w:t>
            </w:r>
          </w:p>
        </w:tc>
      </w:tr>
      <w:tr w:rsidR="00AC4F3D" w14:paraId="16B0C719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711E06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Arkansas</w:t>
            </w:r>
          </w:p>
        </w:tc>
        <w:tc>
          <w:tcPr>
            <w:tcW w:w="1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99B98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0</w:t>
            </w:r>
          </w:p>
        </w:tc>
        <w:tc>
          <w:tcPr>
            <w:tcW w:w="1661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6E3DD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9</w:t>
            </w:r>
          </w:p>
        </w:tc>
        <w:tc>
          <w:tcPr>
            <w:tcW w:w="1661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48235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 xml:space="preserve"> 702,094</w:t>
            </w:r>
          </w:p>
        </w:tc>
        <w:tc>
          <w:tcPr>
            <w:tcW w:w="1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81D67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 xml:space="preserve"> 122,936</w:t>
            </w:r>
          </w:p>
        </w:tc>
        <w:tc>
          <w:tcPr>
            <w:tcW w:w="1661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0E779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42</w:t>
            </w:r>
          </w:p>
        </w:tc>
        <w:tc>
          <w:tcPr>
            <w:tcW w:w="1661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0EB13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9.86</w:t>
            </w:r>
          </w:p>
        </w:tc>
      </w:tr>
      <w:tr w:rsidR="00AC4F3D" w14:paraId="07D0D012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D2CE32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Californi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3D0BE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8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FEC8E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,43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6D346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8,909,06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805D5D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440,76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8A7B9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.0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B55D8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77.51</w:t>
            </w:r>
          </w:p>
        </w:tc>
      </w:tr>
      <w:tr w:rsidR="00AC4F3D" w14:paraId="3B139194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CAEA79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Colorado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921D0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70F6D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BAEA7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300,21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C1352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96,42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20671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0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20B6D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0.18</w:t>
            </w:r>
          </w:p>
        </w:tc>
      </w:tr>
      <w:tr w:rsidR="00AC4F3D" w14:paraId="12770CB6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C4B711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Connecticut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AFEFB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8B8ED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F41F7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 xml:space="preserve"> 767,52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67925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45,55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64D39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1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15269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.62</w:t>
            </w:r>
          </w:p>
        </w:tc>
      </w:tr>
      <w:tr w:rsidR="00AC4F3D" w14:paraId="69592E78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2F5404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Delaware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B71C9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D1499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00F32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 xml:space="preserve"> 205,53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7E16E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1,65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42A5E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0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E2F83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.48</w:t>
            </w:r>
          </w:p>
        </w:tc>
      </w:tr>
      <w:tr w:rsidR="00AC4F3D" w14:paraId="54368DDF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589F4B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Florid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E3B0B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FF970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52B2A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,328,33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9C7DD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751,02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94A4C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1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815F6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7.59</w:t>
            </w:r>
          </w:p>
        </w:tc>
      </w:tr>
      <w:tr w:rsidR="00AC4F3D" w14:paraId="32D96F86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ED8378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Georgi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D97C2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7D54D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2C801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,513,13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39DC5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67,95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C729C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5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9BBE1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.06</w:t>
            </w:r>
          </w:p>
        </w:tc>
      </w:tr>
      <w:tr w:rsidR="00AC4F3D" w14:paraId="77F93433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982D5D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Illinois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111FC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FCEAB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55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C524A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,891,33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1C011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54,15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62DB2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9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7EFE9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7.97</w:t>
            </w:r>
          </w:p>
        </w:tc>
      </w:tr>
      <w:tr w:rsidR="00AC4F3D" w14:paraId="40847C55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5490D3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Iow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44B1B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6282C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3F3F3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740,66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68182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18,82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73C32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5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13468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6.83</w:t>
            </w:r>
          </w:p>
        </w:tc>
      </w:tr>
      <w:tr w:rsidR="00AC4F3D" w14:paraId="0F7968F8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A2AEEF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Kentuck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1DC97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C5938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B93A3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024,34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FC501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50,93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98531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0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B8C56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99</w:t>
            </w:r>
          </w:p>
        </w:tc>
      </w:tr>
      <w:tr w:rsidR="00AC4F3D" w14:paraId="7419799D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BCAB31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Louisian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003A0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BE5C4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5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E806A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115,39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54519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82,26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CA0F2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4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B41F1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86.14</w:t>
            </w:r>
          </w:p>
        </w:tc>
      </w:tr>
      <w:tr w:rsidR="00AC4F3D" w14:paraId="66F8FD67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5B6816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aine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B4C4C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ED9CE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62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A9DE0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55,9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B799A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9,11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8E266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6.0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63567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584.90</w:t>
            </w:r>
          </w:p>
        </w:tc>
      </w:tr>
      <w:tr w:rsidR="00AC4F3D" w14:paraId="5C0C6998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1E4117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aryland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B4060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58A30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73CF0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381,37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DA77A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87,84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2CB39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2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F22F4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8.44</w:t>
            </w:r>
          </w:p>
        </w:tc>
      </w:tr>
      <w:tr w:rsidR="00AC4F3D" w14:paraId="41A5613F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3BCC0D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assachusetts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0FF4C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2E38E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24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49E21D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390,85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74577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49,03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4C3D7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65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DF7C0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01.53</w:t>
            </w:r>
          </w:p>
        </w:tc>
      </w:tr>
      <w:tr w:rsidR="00AC4F3D" w14:paraId="7D36DD1E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9085C8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chigan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68FF9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22AEC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2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97186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,189,19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90E02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89,265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F4B1E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4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59D46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34.10</w:t>
            </w:r>
          </w:p>
        </w:tc>
      </w:tr>
      <w:tr w:rsidR="00AC4F3D" w14:paraId="073AE6F2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CDB658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nnesot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D91DE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5D92F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DB07D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336,26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C85FE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26,41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130AF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3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99541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.86</w:t>
            </w:r>
          </w:p>
        </w:tc>
      </w:tr>
      <w:tr w:rsidR="00AC4F3D" w14:paraId="200E833B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BA926D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issouri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90488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3A155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8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5279D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405,12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18D38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03,59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785C4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6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79E9E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38.02</w:t>
            </w:r>
          </w:p>
        </w:tc>
      </w:tr>
      <w:tr w:rsidR="00AC4F3D" w14:paraId="43FF8C84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CD3923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Montan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15D13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086BE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9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210C0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36,45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D6894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4,93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5E7AC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.8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9937D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689.00</w:t>
            </w:r>
          </w:p>
        </w:tc>
      </w:tr>
      <w:tr w:rsidR="00AC4F3D" w14:paraId="6D268724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BE8F40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vad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8A684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CF90C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5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F247D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690,33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B9B36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10,95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24632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3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FC251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35.20</w:t>
            </w:r>
          </w:p>
        </w:tc>
      </w:tr>
      <w:tr w:rsidR="00AC4F3D" w14:paraId="71715CC4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1B4FFC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lastRenderedPageBreak/>
              <w:t>New Hampshire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D8639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70969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4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4E857D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61,28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63C37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54,50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4F32E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1.4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61A7D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54.98</w:t>
            </w:r>
          </w:p>
        </w:tc>
      </w:tr>
      <w:tr w:rsidR="00AC4F3D" w14:paraId="5C9B378B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00ADBC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w Jerse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15D9B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4F1CB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0CCE3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,076,27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5060A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15,08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99FCB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5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806B2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2.69</w:t>
            </w:r>
          </w:p>
        </w:tc>
      </w:tr>
      <w:tr w:rsidR="00AC4F3D" w14:paraId="74A4DC39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AEA5D0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w Mexico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1BFFF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388E8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4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C100C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86,43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469D9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86,58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17990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8.2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562A6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87.59</w:t>
            </w:r>
          </w:p>
        </w:tc>
      </w:tr>
      <w:tr w:rsidR="00AC4F3D" w14:paraId="4E77E47E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A162C0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New York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565D4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446A0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1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A5034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,232,6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7ADDF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665,03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A1D7D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6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E168A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61.65</w:t>
            </w:r>
          </w:p>
        </w:tc>
      </w:tr>
      <w:tr w:rsidR="00AC4F3D" w14:paraId="7772A75B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85A736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Ohio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6CC2F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2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8083B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95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49618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,667,58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2FBA1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70,905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0388E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.7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A7263D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11.30</w:t>
            </w:r>
          </w:p>
        </w:tc>
      </w:tr>
      <w:tr w:rsidR="00AC4F3D" w14:paraId="46FEDD71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8B4CEB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Oklahom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12746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08E45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2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2BE12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79,16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6953F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72,83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C6C01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63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C3DCE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87.47</w:t>
            </w:r>
          </w:p>
        </w:tc>
      </w:tr>
      <w:tr w:rsidR="00AC4F3D" w14:paraId="3D06A608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820933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Oregon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A7B88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2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5DF19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13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095D8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887,18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560F0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73,40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8BA3E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3.9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1CF598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656.84</w:t>
            </w:r>
          </w:p>
        </w:tc>
      </w:tr>
      <w:tr w:rsidR="00AC4F3D" w14:paraId="1B65EB25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1C4444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Pennsylvani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73C9D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13B8A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9F3C8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,705,81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E0DAE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98,01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3BD3E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0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03CE68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.01</w:t>
            </w:r>
          </w:p>
        </w:tc>
      </w:tr>
      <w:tr w:rsidR="00AC4F3D" w14:paraId="7E1E7CD7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FAB333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Rhode Island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B96D5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A3825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CBE2C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14,52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C7B55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6,67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84F4F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4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B7900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1.43</w:t>
            </w:r>
          </w:p>
        </w:tc>
      </w:tr>
      <w:tr w:rsidR="00AC4F3D" w14:paraId="12ECB843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A84BCC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Texas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70CF84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D5BEE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09E72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7,488,28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F6B73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233,10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DE805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1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EF0DA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46</w:t>
            </w:r>
          </w:p>
        </w:tc>
      </w:tr>
      <w:tr w:rsidR="00AC4F3D" w14:paraId="6EAD4B78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6592F8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Utah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C4098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ADC32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2388F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56,72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4ABD4F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41,90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4D350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0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F8F3C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70</w:t>
            </w:r>
          </w:p>
        </w:tc>
      </w:tr>
      <w:tr w:rsidR="00AC4F3D" w14:paraId="49B1709A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35388D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Virginia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C739B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FECA3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4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9FC565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869,01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64766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33,19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1E340A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.44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BF447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2.62</w:t>
            </w:r>
          </w:p>
        </w:tc>
      </w:tr>
      <w:tr w:rsidR="00AC4F3D" w14:paraId="7717C92C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399DB6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Washington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6419D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3F6AC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F10852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,695,13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D9278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226,33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CD410D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0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456A9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.98</w:t>
            </w:r>
          </w:p>
        </w:tc>
      </w:tr>
      <w:tr w:rsidR="00AC4F3D" w14:paraId="51FA4ECC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8D8967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Washington D.C.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DD2E5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47144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E281E6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28,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9E29AC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4,71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B19283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00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4E7C1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129.11</w:t>
            </w:r>
          </w:p>
        </w:tc>
      </w:tr>
      <w:tr w:rsidR="00AC4F3D" w14:paraId="3195F3F6" w14:textId="77777777" w:rsidTr="00B8752D">
        <w:trPr>
          <w:trHeight w:val="144"/>
        </w:trPr>
        <w:tc>
          <w:tcPr>
            <w:tcW w:w="2186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ADD1E9" w14:textId="77777777" w:rsidR="00AC4F3D" w:rsidRPr="00B8752D" w:rsidRDefault="00D11936">
            <w:pPr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West Virginia</w:t>
            </w:r>
          </w:p>
        </w:tc>
        <w:tc>
          <w:tcPr>
            <w:tcW w:w="1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5A9D67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</w:t>
            </w:r>
          </w:p>
        </w:tc>
        <w:tc>
          <w:tcPr>
            <w:tcW w:w="1661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555661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</w:t>
            </w:r>
          </w:p>
        </w:tc>
        <w:tc>
          <w:tcPr>
            <w:tcW w:w="1661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DF9889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371,947</w:t>
            </w:r>
          </w:p>
        </w:tc>
        <w:tc>
          <w:tcPr>
            <w:tcW w:w="1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EB9CAE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65,285</w:t>
            </w:r>
          </w:p>
        </w:tc>
        <w:tc>
          <w:tcPr>
            <w:tcW w:w="1661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E6A20B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0.81</w:t>
            </w:r>
          </w:p>
        </w:tc>
        <w:tc>
          <w:tcPr>
            <w:tcW w:w="1661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E349E0" w14:textId="77777777" w:rsidR="00AC4F3D" w:rsidRPr="00B8752D" w:rsidRDefault="00D11936">
            <w:pPr>
              <w:jc w:val="center"/>
              <w:rPr>
                <w:sz w:val="20"/>
                <w:szCs w:val="20"/>
              </w:rPr>
            </w:pPr>
            <w:r w:rsidRPr="00B8752D">
              <w:rPr>
                <w:sz w:val="20"/>
                <w:szCs w:val="20"/>
              </w:rPr>
              <w:t>4.60</w:t>
            </w:r>
          </w:p>
        </w:tc>
      </w:tr>
    </w:tbl>
    <w:p w14:paraId="738CB57C" w14:textId="0E4C4BD9" w:rsidR="007C1099" w:rsidRPr="00B8752D" w:rsidRDefault="003315D4">
      <w:pPr>
        <w:rPr>
          <w:sz w:val="16"/>
          <w:szCs w:val="16"/>
        </w:rPr>
      </w:pPr>
      <w:r w:rsidRPr="00B8752D">
        <w:rPr>
          <w:b/>
          <w:sz w:val="16"/>
          <w:szCs w:val="16"/>
        </w:rPr>
        <w:t>Note</w:t>
      </w:r>
      <w:r w:rsidRPr="00B8752D">
        <w:rPr>
          <w:sz w:val="16"/>
          <w:szCs w:val="16"/>
        </w:rPr>
        <w:t xml:space="preserve">: Population estimates came from the Current Population Survey microdata, accessed through </w:t>
      </w:r>
      <w:r w:rsidR="00D07A44" w:rsidRPr="00B8752D">
        <w:rPr>
          <w:sz w:val="16"/>
          <w:szCs w:val="16"/>
        </w:rPr>
        <w:t>IPUM</w:t>
      </w:r>
      <w:r w:rsidR="007C1099" w:rsidRPr="00B8752D">
        <w:rPr>
          <w:sz w:val="16"/>
          <w:szCs w:val="16"/>
        </w:rPr>
        <w:t>s</w:t>
      </w:r>
      <w:r w:rsidR="00B8752D" w:rsidRPr="00B8752D">
        <w:rPr>
          <w:sz w:val="16"/>
          <w:szCs w:val="16"/>
        </w:rPr>
        <w:fldChar w:fldCharType="begin"/>
      </w:r>
      <w:r w:rsidR="00B8752D" w:rsidRPr="00B8752D">
        <w:rPr>
          <w:sz w:val="16"/>
          <w:szCs w:val="16"/>
        </w:rPr>
        <w:instrText xml:space="preserve"> ADDIN ZOTERO_ITEM CSL_CITATION {"citationID":"7nOEjJwC","properties":{"formattedCitation":"\\super 1\\nosupersub{}","plainCitation":"1","noteIndex":0},"citationItems":[{"id":1852,"uris":["http://zotero.org/users/3966096/items/KSBZAN2T"],"itemData":{"id":1852,"type":"report","event-place":"Minneapolis, MN","publisher":"University of Minnesota","publisher-place":"Minneapolis, MN","title":"Integrated Public Use Microdata Series, Current Population Survey (IPUMS)","URL":"https://cps.ipums.org/cps/","author":[{"family":"Flood","given":"S."},{"family":"King","given":"M."},{"family":"Rodgers","given":"R."},{"family":"Ruggles","given":"S."},{"family":"Warren","given":"J.R."}],"accessed":{"date-parts":[["2023",12,30]]},"issued":{"date-parts":[["2024"]]}}}],"schema":"https://github.com/citation-style-language/schema/raw/master/csl-citation.json"} </w:instrText>
      </w:r>
      <w:r w:rsidR="00B8752D" w:rsidRPr="00B8752D">
        <w:rPr>
          <w:sz w:val="16"/>
          <w:szCs w:val="16"/>
        </w:rPr>
        <w:fldChar w:fldCharType="separate"/>
      </w:r>
      <w:r w:rsidR="00B8752D" w:rsidRPr="00B8752D">
        <w:rPr>
          <w:sz w:val="16"/>
          <w:szCs w:val="16"/>
          <w:vertAlign w:val="superscript"/>
        </w:rPr>
        <w:t>1</w:t>
      </w:r>
      <w:r w:rsidR="00B8752D" w:rsidRPr="00B8752D">
        <w:rPr>
          <w:sz w:val="16"/>
          <w:szCs w:val="16"/>
        </w:rPr>
        <w:fldChar w:fldCharType="end"/>
      </w:r>
    </w:p>
    <w:p w14:paraId="1F0856CC" w14:textId="10CBBFE0" w:rsidR="00B8752D" w:rsidRDefault="00B8752D">
      <w:pPr>
        <w:rPr>
          <w:sz w:val="20"/>
        </w:rPr>
        <w:sectPr w:rsidR="00B8752D" w:rsidSect="00B8752D">
          <w:footnotePr>
            <w:numFmt w:val="lowerLetter"/>
          </w:footnotePr>
          <w:pgSz w:w="15840" w:h="12240" w:orient="landscape"/>
          <w:pgMar w:top="1440" w:right="1440" w:bottom="1440" w:left="1440" w:header="720" w:footer="720" w:gutter="0"/>
          <w:pgNumType w:start="1"/>
          <w:cols w:space="720"/>
        </w:sectPr>
      </w:pPr>
    </w:p>
    <w:p w14:paraId="60BCF92F" w14:textId="47A4F99A" w:rsidR="00AC4F3D" w:rsidRPr="00D07A44" w:rsidRDefault="00AC4F3D">
      <w:pPr>
        <w:rPr>
          <w:sz w:val="20"/>
        </w:rPr>
      </w:pPr>
    </w:p>
    <w:p w14:paraId="4CB07197" w14:textId="77777777" w:rsidR="00AC4F3D" w:rsidRDefault="00AC4F3D"/>
    <w:p w14:paraId="28028ED1" w14:textId="77777777" w:rsidR="00AC4F3D" w:rsidRDefault="00AC4F3D"/>
    <w:p w14:paraId="052D9D0E" w14:textId="50DDF792" w:rsidR="00AC4F3D" w:rsidRDefault="00AC4F3D"/>
    <w:p w14:paraId="6E6F6F0F" w14:textId="4404762E" w:rsidR="00E045DD" w:rsidRDefault="00E045DD"/>
    <w:p w14:paraId="7A36938E" w14:textId="1AC7AE6B" w:rsidR="00E045DD" w:rsidRDefault="00E045DD"/>
    <w:p w14:paraId="797AEDD9" w14:textId="7C0399C3" w:rsidR="00E045DD" w:rsidRDefault="00E045DD"/>
    <w:p w14:paraId="312EB877" w14:textId="686772FD" w:rsidR="00E045DD" w:rsidRDefault="00E045DD"/>
    <w:p w14:paraId="63B331DE" w14:textId="6C8D094E" w:rsidR="00E045DD" w:rsidRDefault="00E045DD"/>
    <w:p w14:paraId="79AAF89B" w14:textId="7585F226" w:rsidR="00E045DD" w:rsidRDefault="00E045DD"/>
    <w:p w14:paraId="2EA78E39" w14:textId="6D07E244" w:rsidR="0093270C" w:rsidRDefault="0093270C"/>
    <w:p w14:paraId="0144B558" w14:textId="222769AB" w:rsidR="00AC4F3D" w:rsidRPr="00B8752D" w:rsidRDefault="00D11936">
      <w:r w:rsidRPr="00B8752D">
        <w:rPr>
          <w:b/>
        </w:rPr>
        <w:lastRenderedPageBreak/>
        <w:t>Supplemental Table 3</w:t>
      </w:r>
      <w:r w:rsidRPr="00B8752D">
        <w:t>: Frequency of the primary qualifying conditions by states</w:t>
      </w:r>
      <w:r w:rsidR="00AA373E" w:rsidRPr="00B8752D">
        <w:t xml:space="preserve">. Data </w:t>
      </w:r>
      <w:r w:rsidR="00AA373E" w:rsidRPr="00B8752D">
        <w:rPr>
          <w:szCs w:val="24"/>
        </w:rPr>
        <w:t>from the Leafwell Patient Database</w:t>
      </w:r>
    </w:p>
    <w:p w14:paraId="43EDA113" w14:textId="77777777" w:rsidR="00AC4F3D" w:rsidRDefault="00AC4F3D"/>
    <w:tbl>
      <w:tblPr>
        <w:tblStyle w:val="a1"/>
        <w:tblW w:w="1308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230"/>
        <w:gridCol w:w="870"/>
        <w:gridCol w:w="705"/>
        <w:gridCol w:w="660"/>
        <w:gridCol w:w="660"/>
        <w:gridCol w:w="660"/>
        <w:gridCol w:w="660"/>
        <w:gridCol w:w="660"/>
        <w:gridCol w:w="750"/>
        <w:gridCol w:w="690"/>
        <w:gridCol w:w="765"/>
        <w:gridCol w:w="720"/>
        <w:gridCol w:w="660"/>
        <w:gridCol w:w="810"/>
        <w:gridCol w:w="600"/>
        <w:gridCol w:w="615"/>
        <w:gridCol w:w="705"/>
        <w:gridCol w:w="660"/>
      </w:tblGrid>
      <w:tr w:rsidR="00AC4F3D" w14:paraId="3A0C7182" w14:textId="77777777" w:rsidTr="00E045DD">
        <w:trPr>
          <w:trHeight w:val="685"/>
        </w:trPr>
        <w:tc>
          <w:tcPr>
            <w:tcW w:w="123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4920E9" w14:textId="77777777" w:rsidR="00AC4F3D" w:rsidRDefault="00D11936">
            <w:pPr>
              <w:rPr>
                <w:b/>
              </w:rPr>
            </w:pPr>
            <w:r>
              <w:rPr>
                <w:b/>
                <w:sz w:val="20"/>
                <w:szCs w:val="20"/>
              </w:rPr>
              <w:t>State</w:t>
            </w:r>
          </w:p>
        </w:tc>
        <w:tc>
          <w:tcPr>
            <w:tcW w:w="87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8042C5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DD/</w:t>
            </w:r>
          </w:p>
          <w:p w14:paraId="218E34EB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DHD</w:t>
            </w:r>
          </w:p>
        </w:tc>
        <w:tc>
          <w:tcPr>
            <w:tcW w:w="705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90DB6F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Anorex</w:t>
            </w:r>
            <w:proofErr w:type="spellEnd"/>
            <w:r>
              <w:rPr>
                <w:b/>
                <w:sz w:val="16"/>
                <w:szCs w:val="16"/>
              </w:rPr>
              <w:t>-</w:t>
            </w:r>
          </w:p>
          <w:p w14:paraId="3B3F16C7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ia</w:t>
            </w:r>
            <w:proofErr w:type="spellEnd"/>
          </w:p>
        </w:tc>
        <w:tc>
          <w:tcPr>
            <w:tcW w:w="66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E59A7E1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nxiety</w:t>
            </w:r>
          </w:p>
        </w:tc>
        <w:tc>
          <w:tcPr>
            <w:tcW w:w="66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8A6FE7" w14:textId="166BA522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Arthri</w:t>
            </w:r>
            <w:proofErr w:type="spellEnd"/>
            <w:r w:rsidR="00E045DD">
              <w:rPr>
                <w:b/>
                <w:sz w:val="16"/>
                <w:szCs w:val="16"/>
              </w:rPr>
              <w:t>-</w:t>
            </w:r>
            <w:r>
              <w:rPr>
                <w:b/>
                <w:sz w:val="16"/>
                <w:szCs w:val="16"/>
              </w:rPr>
              <w:t>tis</w:t>
            </w:r>
          </w:p>
        </w:tc>
        <w:tc>
          <w:tcPr>
            <w:tcW w:w="66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F3D2D9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Cancer</w:t>
            </w:r>
          </w:p>
        </w:tc>
        <w:tc>
          <w:tcPr>
            <w:tcW w:w="66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ECB82E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Chron-</w:t>
            </w:r>
          </w:p>
          <w:p w14:paraId="1962A563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ic</w:t>
            </w:r>
            <w:proofErr w:type="spellEnd"/>
            <w:r>
              <w:rPr>
                <w:b/>
                <w:sz w:val="16"/>
                <w:szCs w:val="16"/>
              </w:rPr>
              <w:t xml:space="preserve"> Pain</w:t>
            </w:r>
          </w:p>
        </w:tc>
        <w:tc>
          <w:tcPr>
            <w:tcW w:w="66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6F9749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Crohn's Disease</w:t>
            </w:r>
          </w:p>
        </w:tc>
        <w:tc>
          <w:tcPr>
            <w:tcW w:w="75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0BC0EE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Depress-ion</w:t>
            </w:r>
          </w:p>
        </w:tc>
        <w:tc>
          <w:tcPr>
            <w:tcW w:w="69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F55C94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Epilepsy</w:t>
            </w:r>
          </w:p>
        </w:tc>
        <w:tc>
          <w:tcPr>
            <w:tcW w:w="765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ED65D1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Head-</w:t>
            </w:r>
          </w:p>
          <w:p w14:paraId="5267EAC7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che</w:t>
            </w:r>
          </w:p>
        </w:tc>
        <w:tc>
          <w:tcPr>
            <w:tcW w:w="72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A6A4D6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Insom</w:t>
            </w:r>
            <w:proofErr w:type="spellEnd"/>
            <w:r>
              <w:rPr>
                <w:b/>
                <w:sz w:val="16"/>
                <w:szCs w:val="16"/>
              </w:rPr>
              <w:t>-</w:t>
            </w:r>
          </w:p>
          <w:p w14:paraId="4F0EB00F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nia</w:t>
            </w:r>
            <w:proofErr w:type="spellEnd"/>
          </w:p>
        </w:tc>
        <w:tc>
          <w:tcPr>
            <w:tcW w:w="66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851548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uscle Spasms</w:t>
            </w:r>
          </w:p>
        </w:tc>
        <w:tc>
          <w:tcPr>
            <w:tcW w:w="81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8E18DC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Nausea/</w:t>
            </w:r>
          </w:p>
          <w:p w14:paraId="0B5CA87C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Vomit-</w:t>
            </w:r>
          </w:p>
          <w:p w14:paraId="7CB865F3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ting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2C115D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Other</w:t>
            </w:r>
          </w:p>
        </w:tc>
        <w:tc>
          <w:tcPr>
            <w:tcW w:w="615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A300D1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PTSD</w:t>
            </w:r>
          </w:p>
        </w:tc>
        <w:tc>
          <w:tcPr>
            <w:tcW w:w="705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631836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Non-</w:t>
            </w:r>
          </w:p>
          <w:p w14:paraId="66A491A1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Top 15</w:t>
            </w:r>
          </w:p>
        </w:tc>
        <w:tc>
          <w:tcPr>
            <w:tcW w:w="660" w:type="dxa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73A84D" w14:textId="77777777" w:rsidR="00AC4F3D" w:rsidRDefault="00D11936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Total</w:t>
            </w:r>
          </w:p>
        </w:tc>
      </w:tr>
      <w:tr w:rsidR="00AC4F3D" w14:paraId="246F291C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7CF5D7" w14:textId="77777777" w:rsidR="00AC4F3D" w:rsidRDefault="00D11936">
            <w:r>
              <w:rPr>
                <w:sz w:val="20"/>
                <w:szCs w:val="20"/>
              </w:rPr>
              <w:t>Arkansas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F00AB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D76DD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9C96E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56340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1699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18371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05C4A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56BC3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7EAF7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1E584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2C580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39068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BBBB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22E9D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7103A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A5890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88068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9</w:t>
            </w:r>
          </w:p>
        </w:tc>
      </w:tr>
      <w:tr w:rsidR="00AC4F3D" w14:paraId="0802B96E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88D643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909FE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54544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3170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ACF06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3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8FFB3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A40A6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5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2FBA1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03699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F585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69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0748C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7F5B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EEB4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3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9CF79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D276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29489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7.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D3020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00B3E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63986BF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906509" w14:textId="77777777" w:rsidR="00AC4F3D" w:rsidRDefault="00D11936">
            <w:r>
              <w:rPr>
                <w:sz w:val="20"/>
                <w:szCs w:val="20"/>
              </w:rPr>
              <w:t>Californi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80ED5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1D681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2EF32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,7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32ED0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BBA81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2C5AF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2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A9884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DDAC2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6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228CB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7D30E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4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CAFC3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7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3BB1E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0260EB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105EA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8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0CC98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9CCA4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08545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,621</w:t>
            </w:r>
          </w:p>
        </w:tc>
      </w:tr>
      <w:tr w:rsidR="00AC4F3D" w14:paraId="7151DA6A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71CA53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6BC0D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2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D11CF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1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521AE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8.5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DF1F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D8CBA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2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095F2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.2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93DEF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DE73D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.1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0FCAF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8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EA2B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1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A197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.5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4677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5A242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28B0D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59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154AC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6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E274E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AACB9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4C62D51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34FDEE" w14:textId="77777777" w:rsidR="00AC4F3D" w:rsidRDefault="00D11936">
            <w:r>
              <w:rPr>
                <w:sz w:val="20"/>
                <w:szCs w:val="20"/>
              </w:rPr>
              <w:t>Colorado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FE832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FB4EF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10DF4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526B3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E77D8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C6D95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8CB4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FFE56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1143B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608BE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E388B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FFA02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AEE3D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66638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04F80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ABF13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50DE0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</w:t>
            </w:r>
          </w:p>
        </w:tc>
      </w:tr>
      <w:tr w:rsidR="00AC4F3D" w14:paraId="177E25D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949FD5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C459C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B46E3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F464A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C566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0C73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BD26D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8875F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21D5A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0F24F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0AE1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70D06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F721E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DCA71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03B13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B369B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EB9BA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BF070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6EF5075D" w14:textId="77777777">
        <w:trPr>
          <w:trHeight w:val="68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7D56DB" w14:textId="77777777" w:rsidR="00AC4F3D" w:rsidRDefault="00D11936">
            <w:r>
              <w:rPr>
                <w:sz w:val="20"/>
                <w:szCs w:val="20"/>
              </w:rPr>
              <w:t>Connecticut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79F58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CD6A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861E4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433B7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4C2EC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AA47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E7D4C3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E23A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E6E8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7C8A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D0E4C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E4DE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27E1C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0C901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FFA5A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83E56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041DB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</w:t>
            </w:r>
          </w:p>
        </w:tc>
      </w:tr>
      <w:tr w:rsidR="00AC4F3D" w14:paraId="45F1682E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286DBA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0644A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836F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6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5DAA6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6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603A5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AB098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6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9945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3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09481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1F0D2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67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4905A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6AF27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6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E4C9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6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1D852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89E2F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D3ECC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2E5A3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6.6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48CF5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47BB8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42F4837F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369383" w14:textId="77777777" w:rsidR="00AC4F3D" w:rsidRDefault="00D11936">
            <w:r>
              <w:rPr>
                <w:sz w:val="20"/>
                <w:szCs w:val="20"/>
              </w:rPr>
              <w:t>Delaware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C5EA8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C2D9A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2537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CC6DA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97485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BF96B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0695A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A8A62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F9EDC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2377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B520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B6E5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85D79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AC81B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F821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380ED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9D91F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</w:tr>
      <w:tr w:rsidR="00AC4F3D" w14:paraId="72A6449D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657AC6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23DD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F1088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E16D5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6.6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2CD9A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A6D24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DDDC5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59BF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2125E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B7A20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CFA63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.3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290E8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2057C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D4EA6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313B3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B9D05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79D91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8A388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1860C25D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A32B20" w14:textId="77777777" w:rsidR="00AC4F3D" w:rsidRDefault="00D11936">
            <w:r>
              <w:rPr>
                <w:sz w:val="20"/>
                <w:szCs w:val="20"/>
              </w:rPr>
              <w:t>Florid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BA60A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1A2A5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D790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BEC00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DAB7E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CCB73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9E4EB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3F8F9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7543B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B2A5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966F5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3B332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2730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8AA79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4C17C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3847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179FF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3</w:t>
            </w:r>
          </w:p>
        </w:tc>
      </w:tr>
      <w:tr w:rsidR="00AC4F3D" w14:paraId="2B49529B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0D3862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38F63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49B9E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6D8F5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1FB2F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21DC2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080BB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.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B5C7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A2A65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D58A7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17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2EC08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9D53E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A7F89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F7A8F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1AFBB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.94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3703A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1.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9400A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E9B82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5D51A472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F2D9E1" w14:textId="77777777" w:rsidR="00AC4F3D" w:rsidRDefault="00D11936">
            <w:r>
              <w:rPr>
                <w:sz w:val="20"/>
                <w:szCs w:val="20"/>
              </w:rPr>
              <w:t>Georgi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9D50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3372F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CD66C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ED01B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66A08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28D12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EC9FE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BF5FD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CCD62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3FA91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4605C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57C4B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2331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26F1A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113A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F4BE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3794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</w:t>
            </w:r>
          </w:p>
        </w:tc>
      </w:tr>
      <w:tr w:rsidR="00AC4F3D" w14:paraId="53BE42D7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1E9371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0B0A5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98F0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473FA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62557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75A7F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B9CAF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.1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ABE82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F50CA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06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F28A1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03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A8ECF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97EB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1FDB4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2C496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08ABC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.21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B3472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0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BCF2F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C2B59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54EAB5DB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172725" w14:textId="77777777" w:rsidR="00AC4F3D" w:rsidRDefault="00D11936">
            <w:r>
              <w:rPr>
                <w:sz w:val="20"/>
                <w:szCs w:val="20"/>
              </w:rPr>
              <w:lastRenderedPageBreak/>
              <w:t>Illinois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4585A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24BE3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A140E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44D03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F49B1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EE4AF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BE095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79503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07CA6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ED1C5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64717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62EAB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D2E5D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C92D6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DF5A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B00A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99E4C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2</w:t>
            </w:r>
          </w:p>
        </w:tc>
      </w:tr>
      <w:tr w:rsidR="00AC4F3D" w14:paraId="14BE37A4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4F6D4C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20D52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9EEDA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.3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0FCC0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12F06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6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9D5A4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6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9E800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4.1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A3A6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44C62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72682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13BEE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.3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8F3FB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8C383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5606B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4CD89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1D527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.4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F2BC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432A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2A6F8555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069450D" w14:textId="77777777" w:rsidR="00AC4F3D" w:rsidRDefault="00D11936">
            <w:r>
              <w:rPr>
                <w:sz w:val="20"/>
                <w:szCs w:val="20"/>
              </w:rPr>
              <w:t>Iow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8ADF9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B04B7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4CFDF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B884E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CED83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49E1C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67EF7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5B072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2DD88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D894D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D23E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A3DC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57C18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A76E5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400E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74DA9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F17DA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4</w:t>
            </w:r>
          </w:p>
        </w:tc>
      </w:tr>
      <w:tr w:rsidR="00AC4F3D" w14:paraId="2483E26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5AD0F1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0E76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F1959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04448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1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C6C3B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5026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EFDA2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7.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9008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AD2CC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17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9CC05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8C8E5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E3DA8A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1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7BCAB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1B887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4E545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.83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060F5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.8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86EA2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D27FF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443D06E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9046D4" w14:textId="77777777" w:rsidR="00AC4F3D" w:rsidRDefault="00D11936">
            <w:r>
              <w:rPr>
                <w:sz w:val="20"/>
                <w:szCs w:val="20"/>
              </w:rPr>
              <w:t>Kentucky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FA179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670CE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6639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C934A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F5D8A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85BE1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DB158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D5E8A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4C591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02A73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D4C27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361E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3881C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D8540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1CDC4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3CAE9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02EC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</w:tr>
      <w:tr w:rsidR="00AC4F3D" w14:paraId="5A1AA327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3D9B29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76614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7F353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2957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FC451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F2668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54429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.3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8AF3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9BC21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7116C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840C9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E3C22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9C9F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AA329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63A58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D1B0E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6.6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7CD36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C7F54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4F3C835C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F1E5A3" w14:textId="77777777" w:rsidR="00AC4F3D" w:rsidRDefault="00D11936">
            <w:r>
              <w:rPr>
                <w:sz w:val="20"/>
                <w:szCs w:val="20"/>
              </w:rPr>
              <w:t>Louisian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03693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E85C5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2C3F8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8D7B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D0611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28A27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EE830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2599C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8959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321D6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9DFB5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C0F28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260E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FE61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E9B64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03846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FC75B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3</w:t>
            </w:r>
          </w:p>
        </w:tc>
      </w:tr>
      <w:tr w:rsidR="00AC4F3D" w14:paraId="71F8DA8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883BC2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696B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4B08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89FAF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6DA7C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7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CA532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E52BE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D124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8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6CE48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8788F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16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9E9D4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3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05CC4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7A547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0784E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81FDF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F9A0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93685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17ED5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1D7944DC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E34DAB" w14:textId="77777777" w:rsidR="00AC4F3D" w:rsidRDefault="00D11936">
            <w:r>
              <w:rPr>
                <w:sz w:val="20"/>
                <w:szCs w:val="20"/>
              </w:rPr>
              <w:t>Maine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278BF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322DE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18756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5BB80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AF70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8E2C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5C18C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2EE21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A329F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8EFF9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F0298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7632E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8BA2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E0601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5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D4175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8F760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AF270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61</w:t>
            </w:r>
          </w:p>
        </w:tc>
      </w:tr>
      <w:tr w:rsidR="00AC4F3D" w14:paraId="0439B519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53756D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CCB7B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B05DD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0BE43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3E917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5F04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4CE6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38122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61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1DBC4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05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CD0CF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7849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9F52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3A41E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6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FFD49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8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8ADD1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1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4FFB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683A7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97FF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262755CB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E53A9A" w14:textId="77777777" w:rsidR="00AC4F3D" w:rsidRDefault="00D11936">
            <w:r>
              <w:rPr>
                <w:sz w:val="20"/>
                <w:szCs w:val="20"/>
              </w:rPr>
              <w:t>Maryland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05FA7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667C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D1687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A1042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28459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02CF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E807E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843A8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C53D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E5AFD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97F05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EB677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EDD6E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59B04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2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CDAB7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384D0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EEBF2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5</w:t>
            </w:r>
          </w:p>
        </w:tc>
      </w:tr>
      <w:tr w:rsidR="00AC4F3D" w14:paraId="6A157BC5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130970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5DEC7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.2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45AF2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2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5E4DA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3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D5E6B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000B2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B81AB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.8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E52ED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4257C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21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2E425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B3BD4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7207B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.4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9EE20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520B9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94AD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.68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DF3F6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.4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90CB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EC3E0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4A8E04CF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3A28DB" w14:textId="77777777" w:rsidR="00AC4F3D" w:rsidRDefault="00D11936">
            <w:r>
              <w:rPr>
                <w:sz w:val="20"/>
                <w:szCs w:val="20"/>
              </w:rPr>
              <w:t>Massachusetts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3E2FC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BCA7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835B3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5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4EE2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64CD2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1E50D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0F361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9A29B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3EBE1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0EB70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9005A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36680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41DE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0F83C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7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3E30D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E3BA7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760A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,258</w:t>
            </w:r>
          </w:p>
        </w:tc>
      </w:tr>
      <w:tr w:rsidR="00AC4F3D" w14:paraId="75564037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5B4374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37933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3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17187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12809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5.7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DD231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3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98D0B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3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8C243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.0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5752F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79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168B8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6.53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F44E1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64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64356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3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6165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.4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8436E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3A903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BC2B9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12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E1C30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0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03EF2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F9D46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149EB30B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EA853B" w14:textId="77777777" w:rsidR="00AC4F3D" w:rsidRDefault="00D11936">
            <w:r>
              <w:rPr>
                <w:sz w:val="20"/>
                <w:szCs w:val="20"/>
              </w:rPr>
              <w:t>Michiga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05D6A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09146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5F477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45A0F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3CCA1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21D49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E4439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03042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C31A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D8607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F8C17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22DA2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1807E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F3D47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2A2E1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3650C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C53C1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32</w:t>
            </w:r>
          </w:p>
        </w:tc>
      </w:tr>
      <w:tr w:rsidR="00AC4F3D" w14:paraId="58E6061D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47766D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970DB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F6D2D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03718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26FF6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2168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A9BB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8.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8F57B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94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25E87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5412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3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4DB04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6FFA6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E5B88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9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E3EF1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.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5881C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7868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.61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534D3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C7326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33E0148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857F2C" w14:textId="77777777" w:rsidR="00AC4F3D" w:rsidRDefault="00D11936">
            <w:r>
              <w:rPr>
                <w:sz w:val="20"/>
                <w:szCs w:val="20"/>
              </w:rPr>
              <w:t>Minnesot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6C7F6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60195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B7E0C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3861B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0A189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5DB0D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56287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5AF01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BA59A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0F5DA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878EC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7E39D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7DF87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B20E1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D3D4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9044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9B462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6</w:t>
            </w:r>
          </w:p>
        </w:tc>
      </w:tr>
      <w:tr w:rsidR="00AC4F3D" w14:paraId="7FE89F0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7F3869" w14:textId="77777777" w:rsidR="00AC4F3D" w:rsidRDefault="00D11936">
            <w:r>
              <w:rPr>
                <w:sz w:val="20"/>
                <w:szCs w:val="20"/>
              </w:rPr>
              <w:lastRenderedPageBreak/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A3D9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E2B1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B75B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38DA9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26008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2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EE638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6D05E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87B91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25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D5A41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25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03F6C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1FA2B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B104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0EC4F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A6DB2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.5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32FD9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37D5E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.7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15303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1B0D9C44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28B318" w14:textId="77777777" w:rsidR="00AC4F3D" w:rsidRDefault="00D11936">
            <w:r>
              <w:rPr>
                <w:sz w:val="20"/>
                <w:szCs w:val="20"/>
              </w:rPr>
              <w:t>Missouri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6B6F5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9C463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3E50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90B7D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E8C2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716F6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CBFE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F497D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72112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0833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A3C9D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82120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FB15E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83F39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6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24DC5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26ED4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6A4CB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04</w:t>
            </w:r>
          </w:p>
        </w:tc>
      </w:tr>
      <w:tr w:rsidR="00AC4F3D" w14:paraId="61C49C6B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308E61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D3097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9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1FC9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8C376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.9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35292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79923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EC27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9.7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BE82D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33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AE4D8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63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E055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3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4AA66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.0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DE69D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6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8F9F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D45FF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71E50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1.58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6B87F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.2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4C13C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2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A0901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0B7B0FEA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B19B73" w14:textId="77777777" w:rsidR="00AC4F3D" w:rsidRDefault="00D11936">
            <w:r>
              <w:rPr>
                <w:sz w:val="20"/>
                <w:szCs w:val="20"/>
              </w:rPr>
              <w:t>Montan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A557C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26492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D2779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44102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2CE96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03260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9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D5CB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EA175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8E89C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474B1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19728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4A5F9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42A59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D8258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3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241C9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6A56A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8A1C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99</w:t>
            </w:r>
          </w:p>
        </w:tc>
      </w:tr>
      <w:tr w:rsidR="00AC4F3D" w14:paraId="42F6E532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1E292D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1E5A6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7FA81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615A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D1CF7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1077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CBD5D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9.4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D7FA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A8D60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277D6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67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03588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67E0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23182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8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6258B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.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F19E4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84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51B5B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9.7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B47EF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7711E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7E39507E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C388EE" w14:textId="77777777" w:rsidR="00AC4F3D" w:rsidRDefault="00D11936">
            <w:r>
              <w:rPr>
                <w:sz w:val="20"/>
                <w:szCs w:val="20"/>
              </w:rPr>
              <w:t>Nevad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68DD2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F971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8E606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15B82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46442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B2390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41C03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77EA8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6E04A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B4736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BCD5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53518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6C10C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CC364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2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4BEEA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0E7B5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9EA55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9</w:t>
            </w:r>
          </w:p>
        </w:tc>
      </w:tr>
      <w:tr w:rsidR="00AC4F3D" w14:paraId="63957772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D1EED3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C41B0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4C9CB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2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2466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7.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85D6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7EBEF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6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705D9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6.9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C390F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9C700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819E8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26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AB2B2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A38B6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6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26C6A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2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9FDA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856E9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84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F09BC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2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95041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9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CC098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12A7C825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144B98" w14:textId="77777777" w:rsidR="00AC4F3D" w:rsidRDefault="00D11936">
            <w:r>
              <w:rPr>
                <w:sz w:val="20"/>
                <w:szCs w:val="20"/>
              </w:rPr>
              <w:t>New Jersey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A4F7B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C0C85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D220F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47BE0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512C7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24A87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602DE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CDF21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CD9A9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B0C08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D749A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302A4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D2FDF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660F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3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7DC21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8C327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78E2F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78</w:t>
            </w:r>
          </w:p>
        </w:tc>
      </w:tr>
      <w:tr w:rsidR="00AC4F3D" w14:paraId="7114AB67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B5DF93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4EE3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82D11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9CA25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4.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0BEF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EBB3C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3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5DD5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2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E4DB1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72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B69E3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E12E3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7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B6428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23136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7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AB3E0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76E7C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A5E22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.27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E2DD5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4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5262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9E259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29E5BDD9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008C5F" w14:textId="77777777" w:rsidR="00AC4F3D" w:rsidRDefault="00D11936">
            <w:r>
              <w:rPr>
                <w:sz w:val="20"/>
                <w:szCs w:val="20"/>
              </w:rPr>
              <w:t>New Mexico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15FF6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F361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FE408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FDCA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53C26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54E4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BD6DE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2E5D6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C24F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7E155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059ED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AAADA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D42DC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EC931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D3BFD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7420F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2210A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1</w:t>
            </w:r>
          </w:p>
        </w:tc>
      </w:tr>
      <w:tr w:rsidR="00AC4F3D" w14:paraId="4E5E1CEF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B0E5E0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6FBD7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C5024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F6566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5.4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5CC4B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9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F4906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9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53AD8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7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35218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534FA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242C0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96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BB2C9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AA817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3649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B6B8E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DFBA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F9F92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7.2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D8325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7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0F55E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2E7E7DBB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88DD43" w14:textId="77777777" w:rsidR="00AC4F3D" w:rsidRDefault="00D11936">
            <w:r>
              <w:rPr>
                <w:sz w:val="20"/>
                <w:szCs w:val="20"/>
              </w:rPr>
              <w:t>New York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9CFE0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CB00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E7CEC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F3FDF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62883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110C6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14FA6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D7CD8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F3F0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70B79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3FA6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DA886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B06B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1FC0E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3793D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2E7A1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0F856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89</w:t>
            </w:r>
          </w:p>
        </w:tc>
      </w:tr>
      <w:tr w:rsidR="00AC4F3D" w14:paraId="521E75C2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AA4301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D94F9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3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CE04C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9937D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9.7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009AF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6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449C8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35433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.5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5F78A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A588C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.3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7DCE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04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784B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8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F9A6F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.2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8839C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0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1CBF5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E61E3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84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22E0A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.3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104B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.1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32B38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6C87346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9873AE" w14:textId="77777777" w:rsidR="00AC4F3D" w:rsidRDefault="00D11936">
            <w:r>
              <w:rPr>
                <w:sz w:val="20"/>
                <w:szCs w:val="20"/>
              </w:rPr>
              <w:t>Ohio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9AE31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07574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AB275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11F10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58760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B3E3C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9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350FF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B31FE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DCECD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76C5D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911CA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041D9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EEE55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E043A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8EF38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7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20F71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B48CB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39</w:t>
            </w:r>
          </w:p>
        </w:tc>
      </w:tr>
      <w:tr w:rsidR="00AC4F3D" w14:paraId="5669B955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F1364C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BCB8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1157F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677B7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F83F9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ABBED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6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C5598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5.3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079F6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91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7BF23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07E4C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82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DF593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6E67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742FE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5F2E2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7B4C1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22DC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0.3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7ACBC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.0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E83C9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2943D93B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F7E678" w14:textId="77777777" w:rsidR="00AC4F3D" w:rsidRDefault="00D11936">
            <w:r>
              <w:rPr>
                <w:sz w:val="20"/>
                <w:szCs w:val="20"/>
              </w:rPr>
              <w:t>Oklahom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51555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44035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3FCE9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6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E4FEA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09FBF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413645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FDD1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24998F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7E333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80A07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9A133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DFC7B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FECF0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58A41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5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9D00A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2F7DE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FEFD2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,122</w:t>
            </w:r>
          </w:p>
        </w:tc>
      </w:tr>
      <w:tr w:rsidR="00AC4F3D" w14:paraId="1A6D469A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F1768A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5D584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0FCAC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7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E3C0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9.5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586C8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0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47893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A6738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1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EC91B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09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9E73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C73E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C24C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05F2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5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3239A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7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DAB7C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3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FC812C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37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85F1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A0E3C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50237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28728AFD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3A4886" w14:textId="77777777" w:rsidR="00AC4F3D" w:rsidRDefault="00D11936">
            <w:r>
              <w:rPr>
                <w:sz w:val="20"/>
                <w:szCs w:val="20"/>
              </w:rPr>
              <w:lastRenderedPageBreak/>
              <w:t>Orego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FD40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B0B4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176A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5830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52193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9E8EC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D73CE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4966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FBA4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EAF37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18C221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045C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593D3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8E85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8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2B0F2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61710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3B1A7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40</w:t>
            </w:r>
          </w:p>
        </w:tc>
      </w:tr>
      <w:tr w:rsidR="00AC4F3D" w14:paraId="666246A9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4AE440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234B0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016AC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6B74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0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594D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EE6DB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F354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7.6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0B0D7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10084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8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1BB19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88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77CC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.2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F15AB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8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31AA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4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545A9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.9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24CF8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2.94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739C14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.1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B9E30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0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F47F3D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4C27A548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3DAD24" w14:textId="77777777" w:rsidR="00AC4F3D" w:rsidRDefault="00D11936">
            <w:r>
              <w:rPr>
                <w:sz w:val="20"/>
                <w:szCs w:val="20"/>
              </w:rPr>
              <w:t>Pennsylvani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281F8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4F96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5B043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2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BE3F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A5323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8356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87DDF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5A8ED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26A69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D202E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C6A1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3BEF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66A4A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C673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4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528C1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CD579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A86B4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,263</w:t>
            </w:r>
          </w:p>
        </w:tc>
      </w:tr>
      <w:tr w:rsidR="00AC4F3D" w14:paraId="3C266B4A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FCA0FC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B8B79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668FA9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627D0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3.0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6326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D8FA1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FFDDD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.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3EF2B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48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52407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7F49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24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2A156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842BF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B97A63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D0F6E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9C009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.23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CF551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1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FFD1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.4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0BA78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0930C3DF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EEC4C9" w14:textId="77777777" w:rsidR="00AC4F3D" w:rsidRDefault="00D11936">
            <w:r>
              <w:rPr>
                <w:sz w:val="20"/>
                <w:szCs w:val="20"/>
              </w:rPr>
              <w:t>Puerto Rico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0010C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8FD61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51514A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C75FC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B340B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C5C4D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1DD77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DF6B7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29698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C3131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EC08DD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0EFA5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5A728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D660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512D2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3E0ED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CBB6C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</w:tr>
      <w:tr w:rsidR="00AC4F3D" w14:paraId="05ED7801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D6FCFB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B4012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9CF21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00035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2.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8C25A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.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8D285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52A0E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.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CF370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21E43B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17B42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66B6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.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84608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77673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BEA85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4C7D1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67249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F34A8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7E4A1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0C2FCC82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216674" w14:textId="77777777" w:rsidR="00AC4F3D" w:rsidRDefault="00D11936">
            <w:r>
              <w:rPr>
                <w:sz w:val="20"/>
                <w:szCs w:val="20"/>
              </w:rPr>
              <w:t>Rhode Island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642A6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BCCA4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A9E4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C2587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C77FD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80ACC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704AC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F230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2A488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2E1D5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29785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F974B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009B8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5A6E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564DE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F8693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3E9676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1</w:t>
            </w:r>
          </w:p>
        </w:tc>
      </w:tr>
      <w:tr w:rsidR="00AC4F3D" w14:paraId="00DFFE45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C549A8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A76E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554D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93EE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28F0A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A464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BAC56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8.1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334F6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F7A774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3F2D5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BC671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CC6F9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E1EC9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3D420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1BE29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6.36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D0639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6.3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8A77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.0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05C84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3DE50D24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2A4754" w14:textId="77777777" w:rsidR="00AC4F3D" w:rsidRDefault="00D11936">
            <w:r>
              <w:rPr>
                <w:sz w:val="20"/>
                <w:szCs w:val="20"/>
              </w:rPr>
              <w:t>Texas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FF261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6493F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48D199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1A70F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6BC04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BBCE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DD221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71A3D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A881D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8A219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37B43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0A50E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CF093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A20F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402CC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01DEF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D2ED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0</w:t>
            </w:r>
          </w:p>
        </w:tc>
      </w:tr>
      <w:tr w:rsidR="00AC4F3D" w14:paraId="4CD47258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735E3D7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7266B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DAD8B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B7B4D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A1CBA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0F02A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E504C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CF6014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9C656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EEAE6A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33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49E698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43655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9399C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7EC1E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E1A29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28703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3.3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6618F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.3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D8A8E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1037393C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337E4E" w14:textId="77777777" w:rsidR="00AC4F3D" w:rsidRDefault="00D11936">
            <w:r>
              <w:rPr>
                <w:sz w:val="20"/>
                <w:szCs w:val="20"/>
              </w:rPr>
              <w:t>Utah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8122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1FAE6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E720F7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C819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8DEC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C1233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70290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E1DE4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1A598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E9B8A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5CEC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F7447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D0B01F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5848E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F1F21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E1B90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83CC0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</w:tr>
      <w:tr w:rsidR="00AC4F3D" w14:paraId="643F2E79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19B5C9C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3C8DC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182BF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05A80D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0C713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6154E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C02112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59081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0975A8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78CB8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24D5C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2293F0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62E6C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3D0D5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5362F9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CD151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AEEDA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9DFA81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462FE8C4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E6CECB" w14:textId="77777777" w:rsidR="00AC4F3D" w:rsidRDefault="00D11936">
            <w:r>
              <w:rPr>
                <w:sz w:val="20"/>
                <w:szCs w:val="20"/>
              </w:rPr>
              <w:t>Virgini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981EB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9DFD5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B17530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8DA1E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2BF83A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2AA0F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6D206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80197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5E61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C668E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B2979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6F695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829A38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74036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3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B2920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99F9A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0A677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69</w:t>
            </w:r>
          </w:p>
        </w:tc>
      </w:tr>
      <w:tr w:rsidR="00AC4F3D" w14:paraId="6DE0038D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018B4F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4A22F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5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42BA88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9ED449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1.8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6D573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3B84E5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1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0A3677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3.0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7C5B2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18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682EB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.1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D52C0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9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E07B51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.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8BAAF9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.6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EFCA5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3331B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506405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1.36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DE6EA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1.8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47762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7.6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8C713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7F0B4094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5F51775" w14:textId="77777777" w:rsidR="00AC4F3D" w:rsidRDefault="00D11936">
            <w:r>
              <w:rPr>
                <w:sz w:val="20"/>
                <w:szCs w:val="20"/>
              </w:rPr>
              <w:t>Washingto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691B83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5633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000E6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235609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C7F65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4183B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67628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3C3E8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374D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1B2A6B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B2CAD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F1D816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F98B9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6D8EA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06723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59524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B5FF2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</w:t>
            </w:r>
          </w:p>
        </w:tc>
      </w:tr>
      <w:tr w:rsidR="00AC4F3D" w14:paraId="68966CF2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B968CC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CF63DD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AF31F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1C372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7DBBD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9D43E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4228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4.4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0F998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81042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88B2D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41D32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4F1C7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0501F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2A162F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2.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A1E9A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8DB10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.3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CDB2C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14FAC6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3491CA25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DDE6537" w14:textId="77777777" w:rsidR="00AC4F3D" w:rsidRDefault="00D11936">
            <w:r>
              <w:rPr>
                <w:sz w:val="20"/>
                <w:szCs w:val="20"/>
              </w:rPr>
              <w:t>Washington D.C.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DDEA7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77897E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867FCA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54E2B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8B7CD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140706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0254A1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198BF1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E84BB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9ADB4A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7F91AC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860F0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FB503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42260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3BA9E2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5251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61812B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9</w:t>
            </w:r>
          </w:p>
        </w:tc>
      </w:tr>
      <w:tr w:rsidR="00AC4F3D" w14:paraId="484AEDC7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04CFF9" w14:textId="77777777" w:rsidR="00AC4F3D" w:rsidRDefault="00D11936">
            <w:r>
              <w:rPr>
                <w:sz w:val="20"/>
                <w:szCs w:val="20"/>
              </w:rPr>
              <w:lastRenderedPageBreak/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AB57D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75527B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E1B78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2.1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4A8F4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67A3C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04103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EE196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B50F94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.05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7709F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C6B41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.5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AF7519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1.0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00C32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14C623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A610C7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5.26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828BA7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86B47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3C5DA0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7CBC0FFC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D90C8F3" w14:textId="77777777" w:rsidR="00AC4F3D" w:rsidRDefault="00D11936">
            <w:r>
              <w:rPr>
                <w:sz w:val="20"/>
                <w:szCs w:val="20"/>
              </w:rPr>
              <w:t>West Virgini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67A146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46E871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407F7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673F2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EF11E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8F07D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32B8D4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D6D68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4F0995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D375D1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FFB4E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6F74E4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834BD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000701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BD8C9B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BE730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34EAFD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</w:t>
            </w:r>
          </w:p>
        </w:tc>
      </w:tr>
      <w:tr w:rsidR="00AC4F3D" w14:paraId="3C1A5320" w14:textId="77777777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5BE2AB0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B78815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05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906096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7A3430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D4F4D7E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65CAE78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9E075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3.3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8B5A1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0CBA0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949F19D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C7080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28BAEE9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3C20D9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69037E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5BCFE2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15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6F977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6.67</w:t>
            </w:r>
          </w:p>
        </w:tc>
        <w:tc>
          <w:tcPr>
            <w:tcW w:w="705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A12233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4DCF7C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00</w:t>
            </w:r>
          </w:p>
        </w:tc>
      </w:tr>
      <w:tr w:rsidR="00AC4F3D" w14:paraId="279EA555" w14:textId="77777777" w:rsidTr="00002EB5">
        <w:trPr>
          <w:trHeight w:val="415"/>
        </w:trPr>
        <w:tc>
          <w:tcPr>
            <w:tcW w:w="123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8F3D78D" w14:textId="77777777" w:rsidR="00AC4F3D" w:rsidRDefault="00D11936">
            <w:pPr>
              <w:rPr>
                <w:b/>
              </w:rPr>
            </w:pPr>
            <w:r>
              <w:rPr>
                <w:b/>
                <w:sz w:val="20"/>
                <w:szCs w:val="20"/>
              </w:rPr>
              <w:t>Total</w:t>
            </w:r>
          </w:p>
        </w:tc>
        <w:tc>
          <w:tcPr>
            <w:tcW w:w="87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A12FC4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25</w:t>
            </w:r>
          </w:p>
        </w:tc>
        <w:tc>
          <w:tcPr>
            <w:tcW w:w="705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BB22920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84</w:t>
            </w:r>
          </w:p>
        </w:tc>
        <w:tc>
          <w:tcPr>
            <w:tcW w:w="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E08FF0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5,442</w:t>
            </w:r>
          </w:p>
        </w:tc>
        <w:tc>
          <w:tcPr>
            <w:tcW w:w="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DFE9F77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36</w:t>
            </w:r>
          </w:p>
        </w:tc>
        <w:tc>
          <w:tcPr>
            <w:tcW w:w="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C385153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39</w:t>
            </w:r>
          </w:p>
        </w:tc>
        <w:tc>
          <w:tcPr>
            <w:tcW w:w="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94C6BA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,992</w:t>
            </w:r>
          </w:p>
        </w:tc>
        <w:tc>
          <w:tcPr>
            <w:tcW w:w="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198A4CA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39</w:t>
            </w:r>
          </w:p>
        </w:tc>
        <w:tc>
          <w:tcPr>
            <w:tcW w:w="75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7F69D58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899</w:t>
            </w:r>
          </w:p>
        </w:tc>
        <w:tc>
          <w:tcPr>
            <w:tcW w:w="69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AFF0925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78</w:t>
            </w:r>
          </w:p>
        </w:tc>
        <w:tc>
          <w:tcPr>
            <w:tcW w:w="765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650E918D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556</w:t>
            </w:r>
          </w:p>
        </w:tc>
        <w:tc>
          <w:tcPr>
            <w:tcW w:w="72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AF2C881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,313</w:t>
            </w:r>
          </w:p>
        </w:tc>
        <w:tc>
          <w:tcPr>
            <w:tcW w:w="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F02E77C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07</w:t>
            </w:r>
          </w:p>
        </w:tc>
        <w:tc>
          <w:tcPr>
            <w:tcW w:w="81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D776C2B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203</w:t>
            </w:r>
          </w:p>
        </w:tc>
        <w:tc>
          <w:tcPr>
            <w:tcW w:w="60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97D8B95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,198</w:t>
            </w:r>
          </w:p>
        </w:tc>
        <w:tc>
          <w:tcPr>
            <w:tcW w:w="615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060A46D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,198</w:t>
            </w:r>
          </w:p>
        </w:tc>
        <w:tc>
          <w:tcPr>
            <w:tcW w:w="705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690C683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446</w:t>
            </w:r>
          </w:p>
        </w:tc>
        <w:tc>
          <w:tcPr>
            <w:tcW w:w="660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B1C4C0F" w14:textId="77777777" w:rsidR="00AC4F3D" w:rsidRDefault="00D11936">
            <w:pPr>
              <w:jc w:val="center"/>
              <w:rPr>
                <w:b/>
              </w:rPr>
            </w:pPr>
            <w:r>
              <w:rPr>
                <w:b/>
                <w:sz w:val="20"/>
                <w:szCs w:val="20"/>
              </w:rPr>
              <w:t>13,855</w:t>
            </w:r>
          </w:p>
        </w:tc>
      </w:tr>
      <w:tr w:rsidR="00AC4F3D" w14:paraId="2277031B" w14:textId="77777777" w:rsidTr="00002EB5">
        <w:trPr>
          <w:trHeight w:val="415"/>
        </w:trPr>
        <w:tc>
          <w:tcPr>
            <w:tcW w:w="123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C39651B" w14:textId="77777777" w:rsidR="00AC4F3D" w:rsidRDefault="00D11936">
            <w:r>
              <w:rPr>
                <w:sz w:val="20"/>
                <w:szCs w:val="20"/>
              </w:rPr>
              <w:t>%</w:t>
            </w:r>
          </w:p>
        </w:tc>
        <w:tc>
          <w:tcPr>
            <w:tcW w:w="87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0E86B44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9</w:t>
            </w:r>
          </w:p>
        </w:tc>
        <w:tc>
          <w:tcPr>
            <w:tcW w:w="705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F67DADB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33</w:t>
            </w:r>
          </w:p>
        </w:tc>
        <w:tc>
          <w:tcPr>
            <w:tcW w:w="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E43E48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9.28</w:t>
            </w:r>
          </w:p>
        </w:tc>
        <w:tc>
          <w:tcPr>
            <w:tcW w:w="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DA27770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26</w:t>
            </w:r>
          </w:p>
        </w:tc>
        <w:tc>
          <w:tcPr>
            <w:tcW w:w="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3CCCFB93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28</w:t>
            </w:r>
          </w:p>
        </w:tc>
        <w:tc>
          <w:tcPr>
            <w:tcW w:w="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EDC01D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4.38</w:t>
            </w:r>
          </w:p>
        </w:tc>
        <w:tc>
          <w:tcPr>
            <w:tcW w:w="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940050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28</w:t>
            </w:r>
          </w:p>
        </w:tc>
        <w:tc>
          <w:tcPr>
            <w:tcW w:w="75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80DA88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6.49</w:t>
            </w:r>
          </w:p>
        </w:tc>
        <w:tc>
          <w:tcPr>
            <w:tcW w:w="69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F07D5F5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56</w:t>
            </w:r>
          </w:p>
        </w:tc>
        <w:tc>
          <w:tcPr>
            <w:tcW w:w="765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AA7DC56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4.01</w:t>
            </w:r>
          </w:p>
        </w:tc>
        <w:tc>
          <w:tcPr>
            <w:tcW w:w="72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74BCC241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9.48</w:t>
            </w:r>
          </w:p>
        </w:tc>
        <w:tc>
          <w:tcPr>
            <w:tcW w:w="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7530D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0.77</w:t>
            </w:r>
          </w:p>
        </w:tc>
        <w:tc>
          <w:tcPr>
            <w:tcW w:w="81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12DFCAC7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1.47</w:t>
            </w:r>
          </w:p>
        </w:tc>
        <w:tc>
          <w:tcPr>
            <w:tcW w:w="60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2E72F4E2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.65</w:t>
            </w:r>
          </w:p>
        </w:tc>
        <w:tc>
          <w:tcPr>
            <w:tcW w:w="615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B294B9C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8.65</w:t>
            </w:r>
          </w:p>
        </w:tc>
        <w:tc>
          <w:tcPr>
            <w:tcW w:w="705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4A465A6A" w14:textId="77777777" w:rsidR="00AC4F3D" w:rsidRDefault="00D11936">
            <w:pPr>
              <w:jc w:val="center"/>
            </w:pPr>
            <w:r>
              <w:rPr>
                <w:sz w:val="20"/>
                <w:szCs w:val="20"/>
              </w:rPr>
              <w:t>3.22</w:t>
            </w:r>
          </w:p>
        </w:tc>
        <w:tc>
          <w:tcPr>
            <w:tcW w:w="660" w:type="dxa"/>
            <w:tcBorders>
              <w:top w:val="nil"/>
              <w:left w:val="nil"/>
              <w:bottom w:val="double" w:sz="4" w:space="0" w:color="auto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08077DF0" w14:textId="77777777" w:rsidR="00AC4F3D" w:rsidRDefault="00AC4F3D">
            <w:pPr>
              <w:jc w:val="center"/>
            </w:pPr>
          </w:p>
        </w:tc>
      </w:tr>
      <w:tr w:rsidR="00002EB5" w14:paraId="6109F4F8" w14:textId="77777777" w:rsidTr="00091B20">
        <w:trPr>
          <w:trHeight w:val="415"/>
        </w:trPr>
        <w:tc>
          <w:tcPr>
            <w:tcW w:w="13080" w:type="dxa"/>
            <w:gridSpan w:val="18"/>
            <w:tcBorders>
              <w:top w:val="double" w:sz="4" w:space="0" w:color="auto"/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14:paraId="5EB1AB6A" w14:textId="2CCEA971" w:rsidR="00002EB5" w:rsidRPr="00002EB5" w:rsidRDefault="00002EB5" w:rsidP="00002EB5">
            <w:pPr>
              <w:rPr>
                <w:sz w:val="16"/>
                <w:szCs w:val="16"/>
              </w:rPr>
            </w:pPr>
            <w:r w:rsidRPr="00002EB5">
              <w:rPr>
                <w:b/>
                <w:sz w:val="16"/>
                <w:szCs w:val="16"/>
              </w:rPr>
              <w:t>Note</w:t>
            </w:r>
            <w:r w:rsidRPr="00002EB5">
              <w:rPr>
                <w:sz w:val="16"/>
                <w:szCs w:val="16"/>
              </w:rPr>
              <w:t xml:space="preserve">: </w:t>
            </w:r>
            <w:r w:rsidRPr="00002EB5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χ</w:t>
            </w:r>
            <w:r w:rsidRPr="00002EB5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vertAlign w:val="superscript"/>
                <w:lang w:val="en-US"/>
              </w:rPr>
              <w:t xml:space="preserve">2 </w:t>
            </w:r>
            <w:r w:rsidRPr="00002EB5">
              <w:rPr>
                <w:color w:val="000000"/>
                <w:sz w:val="16"/>
                <w:szCs w:val="16"/>
                <w:lang w:val="en-US"/>
              </w:rPr>
              <w:t xml:space="preserve"> tests for statistical independence &lt;0.05</w:t>
            </w:r>
          </w:p>
        </w:tc>
      </w:tr>
    </w:tbl>
    <w:p w14:paraId="4ABEEF03" w14:textId="77777777" w:rsidR="00AC4F3D" w:rsidRDefault="00AC4F3D"/>
    <w:p w14:paraId="19E41584" w14:textId="77777777" w:rsidR="00AC4F3D" w:rsidRDefault="00AC4F3D"/>
    <w:p w14:paraId="5E1A311C" w14:textId="77777777" w:rsidR="00AC4F3D" w:rsidRDefault="00AC4F3D"/>
    <w:p w14:paraId="2DDAD5F1" w14:textId="77777777" w:rsidR="00AC4F3D" w:rsidRDefault="00AC4F3D"/>
    <w:p w14:paraId="3F4E3F10" w14:textId="77777777" w:rsidR="00AC4F3D" w:rsidRDefault="00AC4F3D"/>
    <w:p w14:paraId="37D631B7" w14:textId="200683D3" w:rsidR="00AC4F3D" w:rsidRDefault="00AC4F3D"/>
    <w:p w14:paraId="34FBFC24" w14:textId="4204CFDD" w:rsidR="00B8752D" w:rsidRDefault="00B8752D"/>
    <w:p w14:paraId="41E7A477" w14:textId="77777777" w:rsidR="00B8752D" w:rsidRDefault="00B8752D">
      <w:pPr>
        <w:sectPr w:rsidR="00B8752D" w:rsidSect="007C1099">
          <w:type w:val="continuous"/>
          <w:pgSz w:w="15840" w:h="12240" w:orient="landscape"/>
          <w:pgMar w:top="1440" w:right="1440" w:bottom="1440" w:left="1440" w:header="720" w:footer="720" w:gutter="0"/>
          <w:pgNumType w:start="1"/>
          <w:cols w:space="720"/>
        </w:sectPr>
      </w:pPr>
    </w:p>
    <w:p w14:paraId="46716862" w14:textId="77777777" w:rsidR="00B8752D" w:rsidRPr="00B8752D" w:rsidRDefault="00B8752D">
      <w:pPr>
        <w:rPr>
          <w:b/>
        </w:rPr>
      </w:pPr>
      <w:r w:rsidRPr="00B8752D">
        <w:rPr>
          <w:b/>
        </w:rPr>
        <w:lastRenderedPageBreak/>
        <w:t>References:</w:t>
      </w:r>
    </w:p>
    <w:p w14:paraId="276BE5E8" w14:textId="77777777" w:rsidR="00B8752D" w:rsidRPr="00B8752D" w:rsidRDefault="00B8752D" w:rsidP="00B8752D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8752D">
        <w:t>1.</w:t>
      </w:r>
      <w:r w:rsidRPr="00B8752D">
        <w:tab/>
        <w:t xml:space="preserve">Flood S, King M, Rodgers R, </w:t>
      </w:r>
      <w:proofErr w:type="spellStart"/>
      <w:r w:rsidRPr="00B8752D">
        <w:t>Ruggles</w:t>
      </w:r>
      <w:proofErr w:type="spellEnd"/>
      <w:r w:rsidRPr="00B8752D">
        <w:t xml:space="preserve"> S, Warren JR. </w:t>
      </w:r>
      <w:r w:rsidRPr="00B8752D">
        <w:rPr>
          <w:i/>
          <w:iCs/>
        </w:rPr>
        <w:t>Integrated Public Use Microdata Series, Current Population Survey (IPUMS)</w:t>
      </w:r>
      <w:r w:rsidRPr="00B8752D">
        <w:t>. University of Minnesota; 2024. Accessed December 30, 2023. https://cps.ipums.org/cps/</w:t>
      </w:r>
    </w:p>
    <w:p w14:paraId="7C2A7792" w14:textId="2A8630E3" w:rsidR="00B8752D" w:rsidRDefault="00B8752D">
      <w:r>
        <w:fldChar w:fldCharType="end"/>
      </w:r>
    </w:p>
    <w:sectPr w:rsidR="00B8752D" w:rsidSect="00B8752D">
      <w:pgSz w:w="12240" w:h="15840"/>
      <w:pgMar w:top="1440" w:right="1440" w:bottom="1440" w:left="1440" w:header="720" w:footer="720" w:gutter="0"/>
      <w:cols w:space="720"/>
      <w:docGrid w:linePitch="299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5502735F" w16cex:dateUtc="2024-05-29T22:43:00Z"/>
  <w16cex:commentExtensible w16cex:durableId="5704F244" w16cex:dateUtc="2024-05-29T22:4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1EDDB7" w14:textId="77777777" w:rsidR="00B27482" w:rsidRDefault="00B27482">
      <w:pPr>
        <w:spacing w:line="240" w:lineRule="auto"/>
      </w:pPr>
      <w:r>
        <w:separator/>
      </w:r>
    </w:p>
  </w:endnote>
  <w:endnote w:type="continuationSeparator" w:id="0">
    <w:p w14:paraId="0BF8E929" w14:textId="77777777" w:rsidR="00B27482" w:rsidRDefault="00B2748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CF2925" w14:textId="0B841CB6" w:rsidR="00986F40" w:rsidRDefault="00986F40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664E25BE" wp14:editId="4906B031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0895" cy="352425"/>
              <wp:effectExtent l="0" t="0" r="14605" b="0"/>
              <wp:wrapNone/>
              <wp:docPr id="59031385" name="Text Box 2" descr="Information Classification: General">
                <a:extLst xmlns:a="http://schemas.openxmlformats.org/drawingml/2006/main">
                  <a:ext uri="{5AE41FA2-C0FF-4470-9BD4-5FADCA87CBE2}">
                    <aclsh:classification xmlns="" xmlns:o="urn:schemas-microsoft-com:office:office" xmlns:oel="http://schemas.microsoft.com/office/2019/extlst" xmlns:v="urn:schemas-microsoft-com:vml" xmlns:w10="urn:schemas-microsoft-com:office:word" xmlns:w="http://schemas.openxmlformats.org/wordprocessingml/2006/main" xmlns:w16du="http://schemas.microsoft.com/office/word/2023/wordml/word16du" xmlns:w16sdtdh="http://schemas.microsoft.com/office/word/2020/wordml/sdtdatahash"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0895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5F357FA" w14:textId="6382D687" w:rsidR="00986F40" w:rsidRPr="00986F40" w:rsidRDefault="00986F40" w:rsidP="00986F40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986F40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64E25BE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3.85pt;height:27.7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" filled="f" stroked="f">
              <v:textbox style="mso-fit-shape-to-text:t" inset="20pt,0,0,15pt">
                <w:txbxContent>
                  <w:p w14:paraId="05F357FA" w14:textId="6382D687" w:rsidR="00986F40" w:rsidRPr="00986F40" w:rsidRDefault="00986F40" w:rsidP="00986F40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986F40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A736AF" w14:textId="08A64E99" w:rsidR="0079386D" w:rsidRDefault="00986F40"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6F21EA05" wp14:editId="0DF8CD58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0895" cy="352425"/>
              <wp:effectExtent l="0" t="0" r="14605" b="0"/>
              <wp:wrapNone/>
              <wp:docPr id="2016964179" name="Text Box 3" descr="Information Classification: General">
                <a:extLst xmlns:a="http://schemas.openxmlformats.org/drawingml/2006/main">
                  <a:ext uri="{5AE41FA2-C0FF-4470-9BD4-5FADCA87CBE2}">
                    <aclsh:classification xmlns="" xmlns:o="urn:schemas-microsoft-com:office:office" xmlns:oel="http://schemas.microsoft.com/office/2019/extlst" xmlns:v="urn:schemas-microsoft-com:vml" xmlns:w10="urn:schemas-microsoft-com:office:word" xmlns:w="http://schemas.openxmlformats.org/wordprocessingml/2006/main" xmlns:w16du="http://schemas.microsoft.com/office/word/2023/wordml/word16du" xmlns:w16sdtdh="http://schemas.microsoft.com/office/word/2020/wordml/sdtdatahash"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0895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259439E" w14:textId="5583BFBE" w:rsidR="00986F40" w:rsidRPr="00986F40" w:rsidRDefault="00986F40" w:rsidP="00986F40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986F40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F21EA05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3.85pt;height:27.7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" filled="f" stroked="f">
              <v:textbox style="mso-fit-shape-to-text:t" inset="20pt,0,0,15pt">
                <w:txbxContent>
                  <w:p w14:paraId="2259439E" w14:textId="5583BFBE" w:rsidR="00986F40" w:rsidRPr="00986F40" w:rsidRDefault="00986F40" w:rsidP="00986F40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986F40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="0079386D">
      <w:fldChar w:fldCharType="begin"/>
    </w:r>
    <w:r w:rsidR="0079386D">
      <w:instrText>PAGE</w:instrText>
    </w:r>
    <w:r w:rsidR="0079386D">
      <w:fldChar w:fldCharType="separate"/>
    </w:r>
    <w:r w:rsidR="0079386D">
      <w:rPr>
        <w:noProof/>
      </w:rPr>
      <w:t>1</w:t>
    </w:r>
    <w:r w:rsidR="0079386D"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E7D8F9" w14:textId="3D6820F2" w:rsidR="00986F40" w:rsidRDefault="00986F40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5EC4C013" wp14:editId="5C431930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0895" cy="352425"/>
              <wp:effectExtent l="0" t="0" r="14605" b="0"/>
              <wp:wrapNone/>
              <wp:docPr id="1142535476" name="Text Box 1" descr="Information Classification: General">
                <a:extLst xmlns:a="http://schemas.openxmlformats.org/drawingml/2006/main">
                  <a:ext uri="{5AE41FA2-C0FF-4470-9BD4-5FADCA87CBE2}">
                    <aclsh:classification xmlns="" xmlns:o="urn:schemas-microsoft-com:office:office" xmlns:oel="http://schemas.microsoft.com/office/2019/extlst" xmlns:v="urn:schemas-microsoft-com:vml" xmlns:w10="urn:schemas-microsoft-com:office:word" xmlns:w="http://schemas.openxmlformats.org/wordprocessingml/2006/main" xmlns:w16du="http://schemas.microsoft.com/office/word/2023/wordml/word16du" xmlns:w16sdtdh="http://schemas.microsoft.com/office/word/2020/wordml/sdtdatahash"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0895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C946EA8" w14:textId="2565F4B4" w:rsidR="00986F40" w:rsidRPr="00986F40" w:rsidRDefault="00986F40" w:rsidP="00986F40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986F40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EC4C013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3.85pt;height:27.7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" filled="f" stroked="f">
              <v:textbox style="mso-fit-shape-to-text:t" inset="20pt,0,0,15pt">
                <w:txbxContent>
                  <w:p w14:paraId="3C946EA8" w14:textId="2565F4B4" w:rsidR="00986F40" w:rsidRPr="00986F40" w:rsidRDefault="00986F40" w:rsidP="00986F40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986F40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95F9B8" w14:textId="77777777" w:rsidR="00B27482" w:rsidRDefault="00B27482">
      <w:pPr>
        <w:spacing w:line="240" w:lineRule="auto"/>
      </w:pPr>
      <w:r>
        <w:separator/>
      </w:r>
    </w:p>
  </w:footnote>
  <w:footnote w:type="continuationSeparator" w:id="0">
    <w:p w14:paraId="738AC735" w14:textId="77777777" w:rsidR="00B27482" w:rsidRDefault="00B27482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footnotePr>
    <w:numFmt w:val="lowerLetter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zSxNDOwNLc0NzI2tTBU0lEKTi0uzszPAykwrAUA54AfZCwAAAA="/>
  </w:docVars>
  <w:rsids>
    <w:rsidRoot w:val="00AC4F3D"/>
    <w:rsid w:val="00002EB5"/>
    <w:rsid w:val="000E695E"/>
    <w:rsid w:val="00134D9D"/>
    <w:rsid w:val="003315D4"/>
    <w:rsid w:val="004C71C9"/>
    <w:rsid w:val="005D244D"/>
    <w:rsid w:val="00742AB4"/>
    <w:rsid w:val="0079386D"/>
    <w:rsid w:val="007C1099"/>
    <w:rsid w:val="0093270C"/>
    <w:rsid w:val="00986F40"/>
    <w:rsid w:val="009E0371"/>
    <w:rsid w:val="00AA373E"/>
    <w:rsid w:val="00AC4F3D"/>
    <w:rsid w:val="00B27482"/>
    <w:rsid w:val="00B8752D"/>
    <w:rsid w:val="00D0566B"/>
    <w:rsid w:val="00D07A44"/>
    <w:rsid w:val="00D11936"/>
    <w:rsid w:val="00D83054"/>
    <w:rsid w:val="00E045DD"/>
    <w:rsid w:val="00F30093"/>
    <w:rsid w:val="00FF6C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222B39"/>
  <w15:docId w15:val="{3E863F84-10A8-1045-B9A0-2A44700881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en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D07A4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07A4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07A44"/>
    <w:rPr>
      <w:vertAlign w:val="superscript"/>
    </w:rPr>
  </w:style>
  <w:style w:type="character" w:styleId="Strong">
    <w:name w:val="Strong"/>
    <w:basedOn w:val="DefaultParagraphFont"/>
    <w:uiPriority w:val="22"/>
    <w:qFormat/>
    <w:rsid w:val="00D07A44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986F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6F4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6F4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6F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6F40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986F40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6F40"/>
  </w:style>
  <w:style w:type="paragraph" w:styleId="Revision">
    <w:name w:val="Revision"/>
    <w:hidden/>
    <w:uiPriority w:val="99"/>
    <w:semiHidden/>
    <w:rsid w:val="007C1099"/>
    <w:pPr>
      <w:spacing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C1099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1099"/>
    <w:rPr>
      <w:rFonts w:ascii="Times New Roman" w:hAnsi="Times New Roman" w:cs="Times New Roman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B8752D"/>
    <w:pPr>
      <w:tabs>
        <w:tab w:val="left" w:pos="260"/>
      </w:tabs>
      <w:spacing w:after="240" w:line="240" w:lineRule="auto"/>
      <w:ind w:left="264" w:hanging="264"/>
    </w:pPr>
  </w:style>
  <w:style w:type="paragraph" w:styleId="Header">
    <w:name w:val="header"/>
    <w:basedOn w:val="Normal"/>
    <w:link w:val="HeaderChar"/>
    <w:uiPriority w:val="99"/>
    <w:unhideWhenUsed/>
    <w:rsid w:val="00B8752D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875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4644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8EA6477-87A5-4B43-B3F3-087554512D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0</Pages>
  <Words>1260</Words>
  <Characters>7188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hanapur, Soumya</dc:creator>
  <cp:lastModifiedBy>Mitch Doucette</cp:lastModifiedBy>
  <cp:revision>3</cp:revision>
  <dcterms:created xsi:type="dcterms:W3CDTF">2024-05-31T12:32:00Z</dcterms:created>
  <dcterms:modified xsi:type="dcterms:W3CDTF">2024-05-31T1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4419b534,384bf59,78386e53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5-29T22:54:47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74ed1b82-c2af-46d7-9675-056d73c888df</vt:lpwstr>
  </property>
  <property fmtid="{D5CDD505-2E9C-101B-9397-08002B2CF9AE}" pid="11" name="MSIP_Label_2bbab825-a111-45e4-86a1-18cee0005896_ContentBits">
    <vt:lpwstr>2</vt:lpwstr>
  </property>
  <property fmtid="{D5CDD505-2E9C-101B-9397-08002B2CF9AE}" pid="12" name="ZOTERO_PREF_1">
    <vt:lpwstr>&lt;data data-version="3" zotero-version="6.0.37"&gt;&lt;session id="JuMS14hn"/&gt;&lt;style id="http://www.zotero.org/styles/american-medical-association" hasBibliography="1" bibliographyStyleHasBeenSet="1"/&gt;&lt;prefs&gt;&lt;pref name="fieldType" value="Field"/&gt;&lt;/prefs&gt;&lt;/data&gt;</vt:lpwstr>
  </property>
</Properties>
</file>